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stylesWithEffects.xml" ContentType="application/vnd.ms-word.stylesWithEffects+xml"/>
  <Override PartName="/word/theme/theme1.xml" ContentType="application/vnd.openxmlformats-officedocument.theme+xml"/>
  <Override PartName="/word/webSettings.xml" ContentType="application/vnd.openxmlformats-officedocument.wordprocessingml.webSettings+xml"/>
</Types>
</file>

<file path=_rels/.rels><?xml version = '1.0' encoding = 'UTF-8' standalone = '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
</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5289A1" w14:textId="77777777" w:rsidR="00465664" w:rsidRPr="00AD34E0" w:rsidRDefault="00465664" w:rsidP="00465664">
      <w:bookmarkStart w:id="0" w:name="OLE_LINK1"/>
      <w:bookmarkStart w:id="1" w:name="_GoBack"/>
      <w:r w:rsidRPr="00E66B92">
        <w:rPr>
          <w:b/>
          <w:color w:val="000000"/>
          <w:lang w:val="en-GB"/>
        </w:rPr>
        <w:t xml:space="preserve">Metformin causes a futile intestinal-hepatic cycle which increases energy expenditure and </w:t>
      </w:r>
      <w:r>
        <w:rPr>
          <w:b/>
          <w:color w:val="000000"/>
          <w:lang w:val="en-GB"/>
        </w:rPr>
        <w:t>slows down development of a type 2 diabetes-like state</w:t>
      </w:r>
    </w:p>
    <w:bookmarkEnd w:id="1"/>
    <w:p w14:paraId="61AD8076" w14:textId="77777777" w:rsidR="00604416" w:rsidRPr="00A12139" w:rsidRDefault="00604416" w:rsidP="00604416">
      <w:pPr>
        <w:rPr>
          <w:sz w:val="16"/>
        </w:rPr>
      </w:pPr>
    </w:p>
    <w:p w14:paraId="5826191D" w14:textId="77777777" w:rsidR="00604416" w:rsidRPr="00A12139" w:rsidRDefault="00604416" w:rsidP="00A12139">
      <w:pPr>
        <w:spacing w:line="360" w:lineRule="auto"/>
        <w:rPr>
          <w:lang w:val="de-DE"/>
        </w:rPr>
      </w:pPr>
      <w:r w:rsidRPr="00A12139">
        <w:rPr>
          <w:lang w:val="de-DE"/>
        </w:rPr>
        <w:t>Philipp Schommers</w:t>
      </w:r>
      <w:r w:rsidRPr="00A12139">
        <w:rPr>
          <w:vertAlign w:val="superscript"/>
          <w:lang w:val="de-DE"/>
        </w:rPr>
        <w:t>1</w:t>
      </w:r>
      <w:proofErr w:type="gramStart"/>
      <w:r w:rsidRPr="00A12139">
        <w:rPr>
          <w:vertAlign w:val="superscript"/>
          <w:lang w:val="de-DE"/>
        </w:rPr>
        <w:t>,2</w:t>
      </w:r>
      <w:proofErr w:type="gramEnd"/>
      <w:r w:rsidRPr="00A12139">
        <w:rPr>
          <w:lang w:val="de-DE"/>
        </w:rPr>
        <w:t>*, Anna Thurau</w:t>
      </w:r>
      <w:r w:rsidRPr="00A12139">
        <w:rPr>
          <w:vertAlign w:val="superscript"/>
          <w:lang w:val="de-DE"/>
        </w:rPr>
        <w:t>1</w:t>
      </w:r>
      <w:r w:rsidRPr="00A12139">
        <w:rPr>
          <w:lang w:val="de-DE"/>
        </w:rPr>
        <w:t>*, Insa Bultmann-Mellin</w:t>
      </w:r>
      <w:r w:rsidRPr="00A12139">
        <w:rPr>
          <w:vertAlign w:val="superscript"/>
          <w:lang w:val="de-DE"/>
        </w:rPr>
        <w:t>3</w:t>
      </w:r>
      <w:r w:rsidRPr="00A12139">
        <w:rPr>
          <w:lang w:val="de-DE"/>
        </w:rPr>
        <w:t>*, Maria Guschlbauer</w:t>
      </w:r>
      <w:r w:rsidRPr="00A12139">
        <w:rPr>
          <w:vertAlign w:val="superscript"/>
          <w:lang w:val="de-DE"/>
        </w:rPr>
        <w:t>3</w:t>
      </w:r>
      <w:r w:rsidRPr="00A12139">
        <w:rPr>
          <w:lang w:val="de-DE"/>
        </w:rPr>
        <w:t>, Andreas R. Klatt</w:t>
      </w:r>
      <w:r w:rsidRPr="00A12139">
        <w:rPr>
          <w:vertAlign w:val="superscript"/>
          <w:lang w:val="de-DE"/>
        </w:rPr>
        <w:t>4</w:t>
      </w:r>
      <w:r w:rsidRPr="00A12139">
        <w:rPr>
          <w:lang w:val="de-DE"/>
        </w:rPr>
        <w:t>, Jan Rozman</w:t>
      </w:r>
      <w:r w:rsidRPr="00A12139">
        <w:rPr>
          <w:vertAlign w:val="superscript"/>
          <w:lang w:val="de-DE"/>
        </w:rPr>
        <w:t>5,6</w:t>
      </w:r>
      <w:r w:rsidRPr="00A12139">
        <w:rPr>
          <w:lang w:val="de-DE"/>
        </w:rPr>
        <w:t>, Martin Klingenspor</w:t>
      </w:r>
      <w:r w:rsidRPr="00A12139">
        <w:rPr>
          <w:vertAlign w:val="superscript"/>
          <w:lang w:val="de-DE"/>
        </w:rPr>
        <w:t>5,6,7,8</w:t>
      </w:r>
      <w:r w:rsidRPr="00A12139">
        <w:rPr>
          <w:lang w:val="de-DE"/>
        </w:rPr>
        <w:t xml:space="preserve">, Martin </w:t>
      </w:r>
      <w:proofErr w:type="spellStart"/>
      <w:r w:rsidRPr="00A12139">
        <w:rPr>
          <w:lang w:val="de-DE"/>
        </w:rPr>
        <w:t>Hrabe</w:t>
      </w:r>
      <w:proofErr w:type="spellEnd"/>
      <w:r w:rsidRPr="00A12139">
        <w:rPr>
          <w:lang w:val="de-DE"/>
        </w:rPr>
        <w:t xml:space="preserve"> de Angelis</w:t>
      </w:r>
      <w:r w:rsidRPr="00A12139">
        <w:rPr>
          <w:vertAlign w:val="superscript"/>
          <w:lang w:val="de-DE"/>
        </w:rPr>
        <w:t>5,6</w:t>
      </w:r>
      <w:r w:rsidRPr="00A12139">
        <w:rPr>
          <w:lang w:val="de-DE"/>
        </w:rPr>
        <w:t>, Jens Alber</w:t>
      </w:r>
      <w:r w:rsidRPr="00A12139">
        <w:rPr>
          <w:vertAlign w:val="superscript"/>
          <w:lang w:val="de-DE"/>
        </w:rPr>
        <w:t>9</w:t>
      </w:r>
      <w:r w:rsidRPr="00A12139">
        <w:rPr>
          <w:lang w:val="de-DE"/>
        </w:rPr>
        <w:t>, Dirk Gründemann</w:t>
      </w:r>
      <w:r w:rsidRPr="00A12139">
        <w:rPr>
          <w:vertAlign w:val="superscript"/>
          <w:lang w:val="de-DE"/>
        </w:rPr>
        <w:t>10</w:t>
      </w:r>
      <w:r w:rsidRPr="00A12139">
        <w:rPr>
          <w:lang w:val="de-DE"/>
        </w:rPr>
        <w:t>, Anja Sterner-Kock</w:t>
      </w:r>
      <w:r w:rsidRPr="00A12139">
        <w:rPr>
          <w:vertAlign w:val="superscript"/>
          <w:lang w:val="de-DE"/>
        </w:rPr>
        <w:t>3</w:t>
      </w:r>
      <w:r w:rsidRPr="00A12139">
        <w:rPr>
          <w:lang w:val="de-DE"/>
        </w:rPr>
        <w:t xml:space="preserve"> </w:t>
      </w:r>
      <w:proofErr w:type="spellStart"/>
      <w:r w:rsidRPr="00A12139">
        <w:rPr>
          <w:lang w:val="de-DE"/>
        </w:rPr>
        <w:t>and</w:t>
      </w:r>
      <w:proofErr w:type="spellEnd"/>
      <w:r w:rsidRPr="00A12139">
        <w:rPr>
          <w:lang w:val="de-DE"/>
        </w:rPr>
        <w:t xml:space="preserve"> Rudolf J. Wiesner</w:t>
      </w:r>
      <w:r w:rsidRPr="00A12139">
        <w:rPr>
          <w:vertAlign w:val="superscript"/>
          <w:lang w:val="de-DE"/>
        </w:rPr>
        <w:t>1,11,12</w:t>
      </w:r>
    </w:p>
    <w:p w14:paraId="489E5D1A" w14:textId="77777777" w:rsidR="00604416" w:rsidRPr="00A12139" w:rsidRDefault="00604416" w:rsidP="00604416">
      <w:pPr>
        <w:rPr>
          <w:sz w:val="16"/>
          <w:lang w:val="de-DE"/>
        </w:rPr>
      </w:pPr>
    </w:p>
    <w:p w14:paraId="7A44C2F4" w14:textId="77777777" w:rsidR="00177618" w:rsidRPr="006F0FFD" w:rsidRDefault="00177618" w:rsidP="00177618">
      <w:pPr>
        <w:pStyle w:val="Textkrper"/>
        <w:spacing w:line="240" w:lineRule="auto"/>
        <w:rPr>
          <w:color w:val="auto"/>
          <w:sz w:val="24"/>
          <w:szCs w:val="24"/>
          <w:lang w:val="en-US"/>
        </w:rPr>
      </w:pPr>
      <w:r w:rsidRPr="006F0FFD">
        <w:rPr>
          <w:color w:val="auto"/>
          <w:sz w:val="24"/>
          <w:szCs w:val="24"/>
          <w:vertAlign w:val="superscript"/>
        </w:rPr>
        <w:t>1</w:t>
      </w:r>
      <w:r w:rsidRPr="006F0FFD">
        <w:rPr>
          <w:color w:val="auto"/>
          <w:sz w:val="24"/>
          <w:szCs w:val="24"/>
        </w:rPr>
        <w:t xml:space="preserve">Center for Physiology and Pathophysiology, Institute for Vegetative Physiology, </w:t>
      </w:r>
      <w:r w:rsidRPr="00915008">
        <w:rPr>
          <w:color w:val="auto"/>
          <w:sz w:val="24"/>
          <w:szCs w:val="24"/>
        </w:rPr>
        <w:t xml:space="preserve">Medical Faculty, </w:t>
      </w:r>
      <w:r w:rsidRPr="006F0FFD">
        <w:rPr>
          <w:color w:val="auto"/>
          <w:sz w:val="24"/>
          <w:szCs w:val="24"/>
        </w:rPr>
        <w:t>University of Köln, 50931 Köln, Germany</w:t>
      </w:r>
    </w:p>
    <w:p w14:paraId="3AF8109D" w14:textId="77777777" w:rsidR="00177618" w:rsidRPr="006F0FFD" w:rsidRDefault="00177618" w:rsidP="00177618">
      <w:pPr>
        <w:pStyle w:val="Textkrper"/>
        <w:spacing w:line="240" w:lineRule="auto"/>
        <w:rPr>
          <w:color w:val="auto"/>
          <w:sz w:val="24"/>
          <w:szCs w:val="24"/>
          <w:lang w:val="en-US"/>
        </w:rPr>
      </w:pPr>
      <w:r w:rsidRPr="006F0FFD">
        <w:rPr>
          <w:color w:val="auto"/>
          <w:sz w:val="24"/>
          <w:szCs w:val="24"/>
          <w:vertAlign w:val="superscript"/>
        </w:rPr>
        <w:t>2</w:t>
      </w:r>
      <w:r w:rsidRPr="006F0FFD">
        <w:rPr>
          <w:color w:val="auto"/>
          <w:sz w:val="24"/>
          <w:szCs w:val="24"/>
        </w:rPr>
        <w:t xml:space="preserve">Department I of Internal Medicine, </w:t>
      </w:r>
      <w:r w:rsidRPr="00915008">
        <w:rPr>
          <w:color w:val="auto"/>
          <w:sz w:val="24"/>
          <w:szCs w:val="24"/>
        </w:rPr>
        <w:t xml:space="preserve">Medical Faculty, </w:t>
      </w:r>
      <w:r w:rsidRPr="006F0FFD">
        <w:rPr>
          <w:color w:val="auto"/>
          <w:sz w:val="24"/>
          <w:szCs w:val="24"/>
        </w:rPr>
        <w:t xml:space="preserve">University of Köln, 50931 Köln, Germany </w:t>
      </w:r>
    </w:p>
    <w:p w14:paraId="59A2282E" w14:textId="77777777" w:rsidR="00177618" w:rsidRPr="006F0FFD" w:rsidRDefault="00177618" w:rsidP="00177618">
      <w:pPr>
        <w:spacing w:line="240" w:lineRule="auto"/>
        <w:rPr>
          <w:lang w:val="en-GB"/>
        </w:rPr>
      </w:pPr>
      <w:r w:rsidRPr="006F0FFD">
        <w:rPr>
          <w:vertAlign w:val="superscript"/>
          <w:lang w:val="en-GB"/>
        </w:rPr>
        <w:t>3</w:t>
      </w:r>
      <w:r w:rsidRPr="006F0FFD">
        <w:t xml:space="preserve">Center for Experimental Medicine, </w:t>
      </w:r>
      <w:r w:rsidRPr="00915008">
        <w:t xml:space="preserve">Medical Faculty, </w:t>
      </w:r>
      <w:r w:rsidRPr="006F0FFD">
        <w:t>University of Köln, 50931 Köln, Germany</w:t>
      </w:r>
    </w:p>
    <w:p w14:paraId="3CEC620D" w14:textId="77777777" w:rsidR="00177618" w:rsidRPr="006F0FFD" w:rsidRDefault="00177618" w:rsidP="00177618">
      <w:pPr>
        <w:spacing w:line="240" w:lineRule="auto"/>
        <w:rPr>
          <w:lang w:val="en-GB"/>
        </w:rPr>
      </w:pPr>
      <w:r w:rsidRPr="006F0FFD">
        <w:rPr>
          <w:vertAlign w:val="superscript"/>
          <w:lang w:val="en-GB"/>
        </w:rPr>
        <w:t>4</w:t>
      </w:r>
      <w:r w:rsidRPr="006F0FFD">
        <w:rPr>
          <w:lang w:val="en-GB"/>
        </w:rPr>
        <w:t xml:space="preserve">Institute for Clinical Chemistry, </w:t>
      </w:r>
      <w:r w:rsidRPr="00915008">
        <w:rPr>
          <w:lang w:val="en-GB"/>
        </w:rPr>
        <w:t xml:space="preserve">Medical Faculty, </w:t>
      </w:r>
      <w:r w:rsidRPr="006F0FFD">
        <w:rPr>
          <w:lang w:val="en-GB"/>
        </w:rPr>
        <w:t>University of Köln, 50931 Köln, Germany</w:t>
      </w:r>
    </w:p>
    <w:p w14:paraId="537A516E" w14:textId="77777777" w:rsidR="00177618" w:rsidRPr="006F0FFD" w:rsidRDefault="00177618" w:rsidP="00177618">
      <w:pPr>
        <w:spacing w:line="240" w:lineRule="auto"/>
      </w:pPr>
      <w:r w:rsidRPr="006F0FFD">
        <w:rPr>
          <w:vertAlign w:val="superscript"/>
          <w:lang w:val="en-GB"/>
        </w:rPr>
        <w:t>5</w:t>
      </w:r>
      <w:r w:rsidRPr="006F0FFD">
        <w:t xml:space="preserve">German Mouse Clinic, Helmholtz </w:t>
      </w:r>
      <w:proofErr w:type="spellStart"/>
      <w:r w:rsidRPr="006F0FFD">
        <w:t>Zentrum</w:t>
      </w:r>
      <w:proofErr w:type="spellEnd"/>
      <w:r w:rsidRPr="006F0FFD">
        <w:t xml:space="preserve"> </w:t>
      </w:r>
      <w:proofErr w:type="spellStart"/>
      <w:r w:rsidRPr="006F0FFD">
        <w:t>München</w:t>
      </w:r>
      <w:proofErr w:type="spellEnd"/>
      <w:r w:rsidRPr="006F0FFD">
        <w:t xml:space="preserve">, German Research Center for Environmental Health, 85764 </w:t>
      </w:r>
      <w:proofErr w:type="spellStart"/>
      <w:r w:rsidRPr="006F0FFD">
        <w:t>Neuherberg</w:t>
      </w:r>
      <w:proofErr w:type="spellEnd"/>
      <w:r w:rsidRPr="006F0FFD">
        <w:t>, Germany</w:t>
      </w:r>
    </w:p>
    <w:p w14:paraId="1692D875" w14:textId="77777777" w:rsidR="00177618" w:rsidRPr="006F0FFD" w:rsidRDefault="00177618" w:rsidP="00177618">
      <w:pPr>
        <w:spacing w:line="240" w:lineRule="auto"/>
      </w:pPr>
      <w:r w:rsidRPr="006F0FFD">
        <w:rPr>
          <w:vertAlign w:val="superscript"/>
        </w:rPr>
        <w:t>6</w:t>
      </w:r>
      <w:r w:rsidRPr="006F0FFD">
        <w:t xml:space="preserve">German Center for Diabetes Research (DZD), 85764 </w:t>
      </w:r>
      <w:proofErr w:type="spellStart"/>
      <w:r w:rsidRPr="006F0FFD">
        <w:t>Neuherberg</w:t>
      </w:r>
      <w:proofErr w:type="spellEnd"/>
      <w:r w:rsidRPr="006F0FFD">
        <w:t>, Germany</w:t>
      </w:r>
    </w:p>
    <w:p w14:paraId="1A86BEC6" w14:textId="77777777" w:rsidR="00177618" w:rsidRPr="006F0FFD" w:rsidRDefault="00177618" w:rsidP="00177618">
      <w:pPr>
        <w:spacing w:line="240" w:lineRule="auto"/>
      </w:pPr>
      <w:r w:rsidRPr="006F0FFD">
        <w:rPr>
          <w:vertAlign w:val="superscript"/>
        </w:rPr>
        <w:t>7</w:t>
      </w:r>
      <w:r w:rsidRPr="006F0FFD">
        <w:t xml:space="preserve">Chair of Molecular Nutritional Medicine, </w:t>
      </w:r>
      <w:proofErr w:type="spellStart"/>
      <w:r w:rsidRPr="006F0FFD">
        <w:t>Technische</w:t>
      </w:r>
      <w:proofErr w:type="spellEnd"/>
      <w:r w:rsidRPr="006F0FFD">
        <w:t xml:space="preserve"> </w:t>
      </w:r>
      <w:proofErr w:type="spellStart"/>
      <w:r w:rsidRPr="006F0FFD">
        <w:t>Universität</w:t>
      </w:r>
      <w:proofErr w:type="spellEnd"/>
      <w:r w:rsidRPr="006F0FFD">
        <w:t xml:space="preserve"> </w:t>
      </w:r>
      <w:proofErr w:type="spellStart"/>
      <w:r w:rsidRPr="006F0FFD">
        <w:t>München</w:t>
      </w:r>
      <w:proofErr w:type="spellEnd"/>
      <w:r w:rsidRPr="006F0FFD">
        <w:t xml:space="preserve">, Else </w:t>
      </w:r>
      <w:proofErr w:type="spellStart"/>
      <w:r w:rsidRPr="006F0FFD">
        <w:t>Kröner</w:t>
      </w:r>
      <w:proofErr w:type="spellEnd"/>
      <w:r w:rsidRPr="006F0FFD">
        <w:t xml:space="preserve">-Fresenius Center for Nutritional Medicine, 85350 </w:t>
      </w:r>
      <w:proofErr w:type="spellStart"/>
      <w:r w:rsidRPr="006F0FFD">
        <w:t>Freising</w:t>
      </w:r>
      <w:proofErr w:type="spellEnd"/>
      <w:r w:rsidRPr="006F0FFD">
        <w:t>, Germany</w:t>
      </w:r>
    </w:p>
    <w:p w14:paraId="3E51633C" w14:textId="77777777" w:rsidR="00177618" w:rsidRPr="006F0FFD" w:rsidRDefault="00177618" w:rsidP="00177618">
      <w:pPr>
        <w:spacing w:line="240" w:lineRule="auto"/>
      </w:pPr>
      <w:r w:rsidRPr="006F0FFD">
        <w:rPr>
          <w:vertAlign w:val="superscript"/>
        </w:rPr>
        <w:t>8</w:t>
      </w:r>
      <w:r w:rsidRPr="006F0FFD">
        <w:t xml:space="preserve">ZIEL – Institute for Food and Health, </w:t>
      </w:r>
      <w:proofErr w:type="spellStart"/>
      <w:r w:rsidRPr="006F0FFD">
        <w:t>Technische</w:t>
      </w:r>
      <w:proofErr w:type="spellEnd"/>
      <w:r w:rsidRPr="006F0FFD">
        <w:t xml:space="preserve"> </w:t>
      </w:r>
      <w:proofErr w:type="spellStart"/>
      <w:r w:rsidRPr="006F0FFD">
        <w:t>Universität</w:t>
      </w:r>
      <w:proofErr w:type="spellEnd"/>
      <w:r w:rsidRPr="006F0FFD">
        <w:t xml:space="preserve"> </w:t>
      </w:r>
      <w:proofErr w:type="spellStart"/>
      <w:r w:rsidRPr="006F0FFD">
        <w:t>München</w:t>
      </w:r>
      <w:proofErr w:type="spellEnd"/>
      <w:r w:rsidRPr="006F0FFD">
        <w:t xml:space="preserve">, 85350 </w:t>
      </w:r>
      <w:proofErr w:type="spellStart"/>
      <w:r w:rsidRPr="006F0FFD">
        <w:t>Freising</w:t>
      </w:r>
      <w:proofErr w:type="spellEnd"/>
    </w:p>
    <w:p w14:paraId="5358BC34" w14:textId="77777777" w:rsidR="00177618" w:rsidRPr="006F0FFD" w:rsidRDefault="00177618" w:rsidP="00177618">
      <w:pPr>
        <w:pStyle w:val="Default"/>
        <w:spacing w:after="0" w:line="240" w:lineRule="auto"/>
        <w:rPr>
          <w:rFonts w:ascii="Arial" w:hAnsi="Arial" w:cs="Arial"/>
          <w:lang w:val="en-US"/>
        </w:rPr>
      </w:pPr>
      <w:r w:rsidRPr="006F0FFD">
        <w:rPr>
          <w:rFonts w:ascii="Arial" w:hAnsi="Arial" w:cs="Arial"/>
          <w:vertAlign w:val="superscript"/>
          <w:lang w:val="en-US"/>
        </w:rPr>
        <w:t>9</w:t>
      </w:r>
      <w:r w:rsidRPr="006F0FFD">
        <w:rPr>
          <w:rFonts w:ascii="Arial" w:hAnsi="Arial" w:cs="Arial"/>
          <w:lang w:val="en-US"/>
        </w:rPr>
        <w:t>Max-Planck Institute for Metabolism Research, 50931 Köln, Germany</w:t>
      </w:r>
    </w:p>
    <w:p w14:paraId="0E38F4B4" w14:textId="77777777" w:rsidR="00177618" w:rsidRPr="006F0FFD" w:rsidRDefault="00177618" w:rsidP="00177618">
      <w:pPr>
        <w:spacing w:line="240" w:lineRule="auto"/>
        <w:rPr>
          <w:vertAlign w:val="superscript"/>
        </w:rPr>
      </w:pPr>
      <w:proofErr w:type="gramStart"/>
      <w:r w:rsidRPr="006F0FFD">
        <w:rPr>
          <w:vertAlign w:val="superscript"/>
        </w:rPr>
        <w:t>10</w:t>
      </w:r>
      <w:r w:rsidRPr="006F0FFD">
        <w:t xml:space="preserve">Department of Pharmacology, </w:t>
      </w:r>
      <w:r w:rsidRPr="00915008">
        <w:t xml:space="preserve">Medical Faculty, </w:t>
      </w:r>
      <w:r w:rsidRPr="006F0FFD">
        <w:t>University of Köln, 50931 Köln, Germany.</w:t>
      </w:r>
      <w:proofErr w:type="gramEnd"/>
    </w:p>
    <w:p w14:paraId="3A1060C0" w14:textId="77777777" w:rsidR="00177618" w:rsidRPr="006F0FFD" w:rsidRDefault="00177618" w:rsidP="00177618">
      <w:pPr>
        <w:spacing w:line="240" w:lineRule="auto"/>
      </w:pPr>
      <w:r w:rsidRPr="006F0FFD">
        <w:rPr>
          <w:vertAlign w:val="superscript"/>
        </w:rPr>
        <w:t>11</w:t>
      </w:r>
      <w:r w:rsidRPr="006F0FFD">
        <w:t xml:space="preserve">Center for Molecular Medicine Cologne (CMMC), University of </w:t>
      </w:r>
      <w:r w:rsidRPr="006F0FFD">
        <w:rPr>
          <w:lang w:val="en-GB"/>
        </w:rPr>
        <w:t>Köln</w:t>
      </w:r>
      <w:r w:rsidRPr="006F0FFD">
        <w:t xml:space="preserve">, 50931 </w:t>
      </w:r>
      <w:r w:rsidRPr="006F0FFD">
        <w:rPr>
          <w:lang w:val="en-GB"/>
        </w:rPr>
        <w:t>Köln</w:t>
      </w:r>
      <w:r w:rsidRPr="006F0FFD">
        <w:t>, Germany</w:t>
      </w:r>
    </w:p>
    <w:p w14:paraId="215C8AE8" w14:textId="77777777" w:rsidR="00177618" w:rsidRPr="00820C33" w:rsidRDefault="00177618" w:rsidP="00177618">
      <w:pPr>
        <w:spacing w:line="240" w:lineRule="auto"/>
      </w:pPr>
      <w:r w:rsidRPr="006F0FFD">
        <w:rPr>
          <w:vertAlign w:val="superscript"/>
        </w:rPr>
        <w:t>12</w:t>
      </w:r>
      <w:r w:rsidRPr="006F0FFD">
        <w:t xml:space="preserve">Cologne Excellence Cluster on Cellular Stress Responses in Aging-associated Diseases (CECAD), University of </w:t>
      </w:r>
      <w:r w:rsidRPr="006F0FFD">
        <w:rPr>
          <w:lang w:val="en-GB"/>
        </w:rPr>
        <w:t>Köln</w:t>
      </w:r>
      <w:r w:rsidRPr="006F0FFD">
        <w:t xml:space="preserve">, 50931 </w:t>
      </w:r>
      <w:r w:rsidRPr="006F0FFD">
        <w:rPr>
          <w:lang w:val="en-GB"/>
        </w:rPr>
        <w:t>Köln</w:t>
      </w:r>
      <w:r w:rsidRPr="006F0FFD">
        <w:t>, Germany</w:t>
      </w:r>
    </w:p>
    <w:p w14:paraId="1968C3D7" w14:textId="77777777" w:rsidR="00604416" w:rsidRPr="00A12139" w:rsidRDefault="00604416" w:rsidP="00604416">
      <w:pPr>
        <w:rPr>
          <w:sz w:val="16"/>
          <w:szCs w:val="16"/>
        </w:rPr>
      </w:pPr>
    </w:p>
    <w:p w14:paraId="632DDE01" w14:textId="77777777" w:rsidR="00604416" w:rsidRPr="00A12139" w:rsidRDefault="00604416" w:rsidP="00604416">
      <w:r w:rsidRPr="00A12139">
        <w:t>*Authors contributed equally</w:t>
      </w:r>
    </w:p>
    <w:p w14:paraId="71AAB077" w14:textId="77777777" w:rsidR="00604416" w:rsidRPr="00A12139" w:rsidRDefault="00604416" w:rsidP="00604416">
      <w:pPr>
        <w:rPr>
          <w:sz w:val="16"/>
        </w:rPr>
      </w:pPr>
    </w:p>
    <w:p w14:paraId="3C40B8D8" w14:textId="77777777" w:rsidR="00604416" w:rsidRPr="00A12139" w:rsidRDefault="00604416" w:rsidP="00604416">
      <w:r w:rsidRPr="00A12139">
        <w:t>Corresponding author:</w:t>
      </w:r>
    </w:p>
    <w:p w14:paraId="1A001ACD" w14:textId="77777777" w:rsidR="00604416" w:rsidRPr="00A12139" w:rsidRDefault="00604416" w:rsidP="00A12139">
      <w:pPr>
        <w:spacing w:line="240" w:lineRule="auto"/>
      </w:pPr>
      <w:r w:rsidRPr="00A12139">
        <w:t>Rudolf J. Wiesner</w:t>
      </w:r>
    </w:p>
    <w:p w14:paraId="1110E645" w14:textId="77777777" w:rsidR="00604416" w:rsidRPr="00A12139" w:rsidRDefault="00604416" w:rsidP="00A12139">
      <w:pPr>
        <w:spacing w:line="240" w:lineRule="auto"/>
      </w:pPr>
      <w:r w:rsidRPr="00A12139">
        <w:t>Center for Physiology and Pathophysiology, University of Köln,</w:t>
      </w:r>
    </w:p>
    <w:p w14:paraId="505E9698" w14:textId="77777777" w:rsidR="00604416" w:rsidRPr="00A12139" w:rsidRDefault="00604416" w:rsidP="00A12139">
      <w:pPr>
        <w:spacing w:line="240" w:lineRule="auto"/>
        <w:rPr>
          <w:lang w:val="de-DE"/>
        </w:rPr>
      </w:pPr>
      <w:r w:rsidRPr="00A12139">
        <w:rPr>
          <w:lang w:val="de-DE"/>
        </w:rPr>
        <w:t>Robert-Koch-Str. 39</w:t>
      </w:r>
    </w:p>
    <w:p w14:paraId="57C42187" w14:textId="77777777" w:rsidR="00604416" w:rsidRPr="00A455E4" w:rsidRDefault="00604416" w:rsidP="00A12139">
      <w:pPr>
        <w:spacing w:line="240" w:lineRule="auto"/>
      </w:pPr>
      <w:proofErr w:type="gramStart"/>
      <w:r w:rsidRPr="00A455E4">
        <w:t>50931 Köln, Germany.</w:t>
      </w:r>
      <w:proofErr w:type="gramEnd"/>
      <w:r w:rsidRPr="00A455E4">
        <w:t xml:space="preserve"> </w:t>
      </w:r>
    </w:p>
    <w:p w14:paraId="1A472FDB" w14:textId="77777777" w:rsidR="00604416" w:rsidRPr="00A12139" w:rsidRDefault="00604416" w:rsidP="00A12139">
      <w:pPr>
        <w:spacing w:line="240" w:lineRule="auto"/>
      </w:pPr>
      <w:r w:rsidRPr="00A12139">
        <w:t>Tel.: +49 221 478 3610</w:t>
      </w:r>
    </w:p>
    <w:p w14:paraId="3803A90B" w14:textId="77777777" w:rsidR="00604416" w:rsidRPr="00A12139" w:rsidRDefault="00604416" w:rsidP="00A12139">
      <w:pPr>
        <w:spacing w:line="240" w:lineRule="auto"/>
      </w:pPr>
      <w:r w:rsidRPr="00A12139">
        <w:t>Fax: +49 221 478 6965</w:t>
      </w:r>
    </w:p>
    <w:p w14:paraId="073A879B" w14:textId="385F7E8F" w:rsidR="00604416" w:rsidRPr="00A12139" w:rsidRDefault="00604416" w:rsidP="00A12139">
      <w:pPr>
        <w:spacing w:line="240" w:lineRule="auto"/>
        <w:rPr>
          <w:rStyle w:val="Hyperlink"/>
          <w:color w:val="auto"/>
        </w:rPr>
      </w:pPr>
      <w:r w:rsidRPr="00EB594C">
        <w:t>rudolf.wiesner@uni-koeln.de</w:t>
      </w:r>
    </w:p>
    <w:p w14:paraId="69977695" w14:textId="77777777" w:rsidR="00604416" w:rsidRPr="00A12139" w:rsidRDefault="00604416" w:rsidP="00604416">
      <w:pPr>
        <w:rPr>
          <w:rStyle w:val="Hyperlink"/>
          <w:color w:val="auto"/>
        </w:rPr>
      </w:pPr>
      <w:r w:rsidRPr="00A12139">
        <w:rPr>
          <w:rStyle w:val="Hyperlink"/>
          <w:color w:val="auto"/>
        </w:rPr>
        <w:br w:type="page"/>
      </w:r>
    </w:p>
    <w:p w14:paraId="0102F864" w14:textId="77777777" w:rsidR="00D24D79" w:rsidRPr="00604416" w:rsidRDefault="00D24D79" w:rsidP="00D24D79">
      <w:pPr>
        <w:pStyle w:val="berschrift2"/>
      </w:pPr>
      <w:r>
        <w:lastRenderedPageBreak/>
        <w:t>Supplementary</w:t>
      </w:r>
      <w:r w:rsidRPr="00604416">
        <w:t xml:space="preserve"> </w:t>
      </w:r>
      <w:r w:rsidRPr="0033153B">
        <w:t>M</w:t>
      </w:r>
      <w:r>
        <w:t>aterials and Methods</w:t>
      </w:r>
    </w:p>
    <w:p w14:paraId="69FFB598" w14:textId="77777777" w:rsidR="00D24D79" w:rsidRPr="00604416" w:rsidRDefault="00D24D79" w:rsidP="00D24D79">
      <w:pPr>
        <w:pStyle w:val="Untertitel"/>
      </w:pPr>
      <w:r w:rsidRPr="00604416">
        <w:t>Animal cohorts</w:t>
      </w:r>
    </w:p>
    <w:p w14:paraId="11E67AF0" w14:textId="77777777" w:rsidR="00D24D79" w:rsidRPr="00604416" w:rsidRDefault="00D24D79" w:rsidP="00D24D79">
      <w:pPr>
        <w:spacing w:line="360" w:lineRule="auto"/>
      </w:pPr>
      <w:r w:rsidRPr="00604416">
        <w:t xml:space="preserve">In an initial experiment, mice were fed a HFD starting at 3 weeks of age. Intraperitoneal glucose tolerance tests (GTT) were performed every 2 weeks for another 18 weeks to follow the development of glucose intolerance, which occurred after 6 weeks of HFD (data not shown). According to these results, in a large cohort, animals were separated into four different groups at the age of 6 weeks (n=8; Supplementary Figure 1). Controls received standard chow. The </w:t>
      </w:r>
      <w:proofErr w:type="spellStart"/>
      <w:r w:rsidRPr="00604416">
        <w:t>HFD+lateMet</w:t>
      </w:r>
      <w:proofErr w:type="spellEnd"/>
      <w:r w:rsidRPr="00604416">
        <w:t xml:space="preserve"> group, received HFD+0</w:t>
      </w:r>
      <w:proofErr w:type="gramStart"/>
      <w:r w:rsidRPr="00604416">
        <w:t>,5</w:t>
      </w:r>
      <w:proofErr w:type="gramEnd"/>
      <w:r w:rsidRPr="00604416">
        <w:t>% of metformin at 12 weeks of age</w:t>
      </w:r>
      <w:r w:rsidRPr="00604416">
        <w:rPr>
          <w:lang w:val="en-GB"/>
        </w:rPr>
        <w:t>, when animals started to show glucose intolerance. The HFD+Met group was given HFD+0</w:t>
      </w:r>
      <w:proofErr w:type="gramStart"/>
      <w:r w:rsidRPr="00604416">
        <w:rPr>
          <w:lang w:val="en-GB"/>
        </w:rPr>
        <w:t>,5</w:t>
      </w:r>
      <w:proofErr w:type="gramEnd"/>
      <w:r w:rsidRPr="00604416">
        <w:rPr>
          <w:lang w:val="en-GB"/>
        </w:rPr>
        <w:t xml:space="preserve">% of metformin </w:t>
      </w:r>
      <w:r w:rsidRPr="00604416">
        <w:t>at 6 weeks of age</w:t>
      </w:r>
      <w:r w:rsidRPr="00604416">
        <w:rPr>
          <w:lang w:val="en-GB"/>
        </w:rPr>
        <w:t xml:space="preserve">, resulting in 6 weeks longer metformin treatment compared to the </w:t>
      </w:r>
      <w:proofErr w:type="spellStart"/>
      <w:r w:rsidRPr="00604416">
        <w:rPr>
          <w:lang w:val="en-GB"/>
        </w:rPr>
        <w:t>HFD+lateMet</w:t>
      </w:r>
      <w:proofErr w:type="spellEnd"/>
      <w:r w:rsidRPr="00604416">
        <w:rPr>
          <w:lang w:val="en-GB"/>
        </w:rPr>
        <w:t xml:space="preserve"> group. A third cohort of animals was given HFD and HFD+Met, respectively (n=6), at the age of 6 weeks and were sacrificed 3 weeks later. Here, liver, heart, M. gastrocnemius, small intestinal wall and intestinal chyme were rapidly frozen for lactate measurements as well as to study the adaptations of organs to treatment. For </w:t>
      </w:r>
      <w:proofErr w:type="spellStart"/>
      <w:r w:rsidRPr="00604416">
        <w:rPr>
          <w:lang w:val="en-GB"/>
        </w:rPr>
        <w:t>PhenoMaster</w:t>
      </w:r>
      <w:proofErr w:type="spellEnd"/>
      <w:r w:rsidRPr="00604416">
        <w:rPr>
          <w:lang w:val="en-GB"/>
        </w:rPr>
        <w:t xml:space="preserve"> experiments, a fourth cohort of mice was used that were treated with either HFD or </w:t>
      </w:r>
      <w:proofErr w:type="spellStart"/>
      <w:r w:rsidRPr="00604416">
        <w:rPr>
          <w:lang w:val="en-GB"/>
        </w:rPr>
        <w:t>HFD+met</w:t>
      </w:r>
      <w:proofErr w:type="spellEnd"/>
      <w:r w:rsidRPr="00604416">
        <w:rPr>
          <w:lang w:val="en-GB"/>
        </w:rPr>
        <w:t xml:space="preserve"> (n=16 each, males and females) from the age of 6 weeks on the age of 6 weeks for 12 weeks. </w:t>
      </w:r>
      <w:r w:rsidRPr="00604416">
        <w:t>At the age of 18 weeks mice were kept in an open circuit measurement system (</w:t>
      </w:r>
      <w:proofErr w:type="spellStart"/>
      <w:r w:rsidRPr="00604416">
        <w:t>PhenoMaster</w:t>
      </w:r>
      <w:proofErr w:type="spellEnd"/>
      <w:r w:rsidRPr="00604416">
        <w:t>, TSE Systems GmbH</w:t>
      </w:r>
      <w:r>
        <w:t>, Bad Homburg, Germany</w:t>
      </w:r>
      <w:r w:rsidRPr="00604416">
        <w:t>) for 48 hours.</w:t>
      </w:r>
    </w:p>
    <w:p w14:paraId="52070BA6" w14:textId="58CED1AA" w:rsidR="00D24D79" w:rsidRPr="00604416" w:rsidRDefault="00D24D79" w:rsidP="00D24D79">
      <w:pPr>
        <w:spacing w:line="360" w:lineRule="auto"/>
        <w:rPr>
          <w:lang w:val="en-GB"/>
        </w:rPr>
      </w:pPr>
      <w:r w:rsidRPr="00604416">
        <w:rPr>
          <w:lang w:val="en-GB"/>
        </w:rPr>
        <w:t xml:space="preserve">To obtain data on the short term action of the drug, a fifth cohort of animals were fasted overnight for 16 hours, were given access to normal chow, HFD or HFD+Met, respectively, the next morning, and were sacrificed 24 hours later under deep anaesthesia. Blood was taken from the portal vein (V. portae </w:t>
      </w:r>
      <w:proofErr w:type="spellStart"/>
      <w:r w:rsidRPr="00604416">
        <w:rPr>
          <w:lang w:val="en-GB"/>
        </w:rPr>
        <w:t>hepatis</w:t>
      </w:r>
      <w:proofErr w:type="spellEnd"/>
      <w:r w:rsidRPr="00604416">
        <w:rPr>
          <w:lang w:val="en-GB"/>
        </w:rPr>
        <w:t xml:space="preserve">), the </w:t>
      </w:r>
      <w:r w:rsidRPr="00604416">
        <w:t>tail vein</w:t>
      </w:r>
      <w:r w:rsidRPr="00604416">
        <w:rPr>
          <w:lang w:val="en-GB"/>
        </w:rPr>
        <w:t xml:space="preserve"> (V. </w:t>
      </w:r>
      <w:proofErr w:type="spellStart"/>
      <w:r w:rsidRPr="00604416">
        <w:rPr>
          <w:lang w:val="en-GB"/>
        </w:rPr>
        <w:t>caudalis</w:t>
      </w:r>
      <w:proofErr w:type="spellEnd"/>
      <w:r w:rsidRPr="00604416">
        <w:rPr>
          <w:lang w:val="en-GB"/>
        </w:rPr>
        <w:t xml:space="preserve"> </w:t>
      </w:r>
      <w:proofErr w:type="spellStart"/>
      <w:r w:rsidRPr="00604416">
        <w:rPr>
          <w:lang w:val="en-GB"/>
        </w:rPr>
        <w:t>mediana</w:t>
      </w:r>
      <w:proofErr w:type="spellEnd"/>
      <w:r w:rsidRPr="00604416">
        <w:rPr>
          <w:lang w:val="en-GB"/>
        </w:rPr>
        <w:t xml:space="preserve">) or the cheek pouch (V. temporalis </w:t>
      </w:r>
      <w:proofErr w:type="spellStart"/>
      <w:r w:rsidRPr="00604416">
        <w:rPr>
          <w:lang w:val="en-GB"/>
        </w:rPr>
        <w:t>superficialis</w:t>
      </w:r>
      <w:proofErr w:type="spellEnd"/>
      <w:r w:rsidRPr="00604416">
        <w:rPr>
          <w:lang w:val="en-GB"/>
        </w:rPr>
        <w:t xml:space="preserve">) and blood gas analysis was performed using an ABL800 Flex blood gas </w:t>
      </w:r>
      <w:proofErr w:type="spellStart"/>
      <w:r w:rsidRPr="00604416">
        <w:rPr>
          <w:lang w:val="en-GB"/>
        </w:rPr>
        <w:t>analyzer</w:t>
      </w:r>
      <w:proofErr w:type="spellEnd"/>
      <w:r w:rsidRPr="00604416">
        <w:rPr>
          <w:lang w:val="en-GB"/>
        </w:rPr>
        <w:t xml:space="preserve"> (Radiometer</w:t>
      </w:r>
      <w:r>
        <w:rPr>
          <w:lang w:val="en-GB"/>
        </w:rPr>
        <w:t xml:space="preserve">, </w:t>
      </w:r>
      <w:proofErr w:type="spellStart"/>
      <w:r w:rsidRPr="005C0691">
        <w:rPr>
          <w:lang w:val="en-GB"/>
        </w:rPr>
        <w:t>Willich</w:t>
      </w:r>
      <w:proofErr w:type="spellEnd"/>
      <w:r w:rsidRPr="005C0691">
        <w:rPr>
          <w:lang w:val="en-GB"/>
        </w:rPr>
        <w:t>, Germany</w:t>
      </w:r>
      <w:r w:rsidRPr="00604416">
        <w:rPr>
          <w:lang w:val="en-GB"/>
        </w:rPr>
        <w:t xml:space="preserve">). Liver, small intestinal wall and intestinal chyme were frozen for lactate measurements. To obtain data on the </w:t>
      </w:r>
      <w:r w:rsidR="00A455E4" w:rsidRPr="00604416">
        <w:rPr>
          <w:lang w:val="en-GB"/>
        </w:rPr>
        <w:t>well-known</w:t>
      </w:r>
      <w:r w:rsidRPr="00604416">
        <w:rPr>
          <w:lang w:val="en-GB"/>
        </w:rPr>
        <w:t xml:space="preserve"> hepatic action of the drug, in a sixth cohort 500 mg metformin/kg body weight was given in one bolus by gavage to mice fasted overnight for 16 hours. Animals were sacrificed 3 hrs later and livers were quickly frozen in liquid nitrogen.</w:t>
      </w:r>
    </w:p>
    <w:p w14:paraId="7356BD90" w14:textId="77777777" w:rsidR="00D24D79" w:rsidRPr="00604416" w:rsidRDefault="00D24D79" w:rsidP="00D24D79">
      <w:pPr>
        <w:spacing w:line="360" w:lineRule="auto"/>
        <w:rPr>
          <w:b/>
        </w:rPr>
      </w:pPr>
      <w:r w:rsidRPr="00604416">
        <w:rPr>
          <w:lang w:val="en-GB"/>
        </w:rPr>
        <w:t xml:space="preserve">To investigate glucose metabolism in the splanchnic bed, in a seventh cohort animals were fasted overnight for 16 hours and then were given free access to a HFD (see above) in which the </w:t>
      </w:r>
      <w:r w:rsidRPr="00604416">
        <w:t>19% disaccharide</w:t>
      </w:r>
      <w:r w:rsidRPr="00604416">
        <w:rPr>
          <w:lang w:val="en-GB"/>
        </w:rPr>
        <w:t xml:space="preserve"> had been replaced by </w:t>
      </w:r>
      <w:proofErr w:type="spellStart"/>
      <w:r w:rsidRPr="00604416">
        <w:rPr>
          <w:lang w:val="en-GB"/>
        </w:rPr>
        <w:t>fiber</w:t>
      </w:r>
      <w:proofErr w:type="spellEnd"/>
      <w:r w:rsidRPr="00604416">
        <w:rPr>
          <w:lang w:val="en-GB"/>
        </w:rPr>
        <w:t xml:space="preserve">, in which was 1 g </w:t>
      </w:r>
      <w:r w:rsidRPr="00604416">
        <w:rPr>
          <w:lang w:val="en-GB"/>
        </w:rPr>
        <w:lastRenderedPageBreak/>
        <w:t xml:space="preserve">of </w:t>
      </w:r>
      <w:r w:rsidRPr="00604416">
        <w:t>glucose-1-</w:t>
      </w:r>
      <w:r w:rsidRPr="00604416">
        <w:rPr>
          <w:vertAlign w:val="superscript"/>
        </w:rPr>
        <w:t>13</w:t>
      </w:r>
      <w:r w:rsidRPr="00604416">
        <w:t>C (</w:t>
      </w:r>
      <w:r w:rsidRPr="00754C8D">
        <w:t xml:space="preserve">Sigma Aldrich, </w:t>
      </w:r>
      <w:r>
        <w:t xml:space="preserve">Darmstadt, </w:t>
      </w:r>
      <w:r w:rsidRPr="00754C8D">
        <w:t>Germany</w:t>
      </w:r>
      <w:r>
        <w:t>,</w:t>
      </w:r>
      <w:r w:rsidRPr="00604416">
        <w:t xml:space="preserve"> # 297046) per 10 g of food was supplemented and to which 0.5% metformin was added for one group. After 3 </w:t>
      </w:r>
      <w:proofErr w:type="spellStart"/>
      <w:r w:rsidRPr="00604416">
        <w:t>hrs</w:t>
      </w:r>
      <w:proofErr w:type="spellEnd"/>
      <w:r w:rsidRPr="00604416">
        <w:t>, blood was taken from the cheek pouch, animals were sacrificed and serum was prepared from blood taken from the ventricular cavity.</w:t>
      </w:r>
    </w:p>
    <w:p w14:paraId="61B32A7B" w14:textId="77777777" w:rsidR="00D24D79" w:rsidRPr="00604416" w:rsidRDefault="00D24D79" w:rsidP="00D24D79">
      <w:pPr>
        <w:pStyle w:val="Untertitel"/>
      </w:pPr>
      <w:r w:rsidRPr="00604416">
        <w:t>HE and PCNA staining procedures</w:t>
      </w:r>
    </w:p>
    <w:p w14:paraId="3171A38D" w14:textId="3F5F6D88" w:rsidR="00D24D79" w:rsidRPr="00604416" w:rsidRDefault="00D24D79" w:rsidP="00D24D79">
      <w:pPr>
        <w:spacing w:line="360" w:lineRule="auto"/>
        <w:rPr>
          <w:lang w:val="en-GB"/>
        </w:rPr>
      </w:pPr>
      <w:r w:rsidRPr="00604416">
        <w:rPr>
          <w:lang w:val="en-GB"/>
        </w:rPr>
        <w:t xml:space="preserve">Sections of 2-3 </w:t>
      </w:r>
      <w:r w:rsidRPr="00604416">
        <w:t>μ</w:t>
      </w:r>
      <w:r w:rsidRPr="00604416">
        <w:rPr>
          <w:lang w:val="en-GB"/>
        </w:rPr>
        <w:t xml:space="preserve">m were also stained with haematoxylin-eosin according to standard protocols. For </w:t>
      </w:r>
      <w:r w:rsidR="00D43F97" w:rsidRPr="00390637">
        <w:rPr>
          <w:lang w:val="en-GB"/>
        </w:rPr>
        <w:t>proliferating cell nuclear antigen (</w:t>
      </w:r>
      <w:r w:rsidRPr="00390637">
        <w:rPr>
          <w:lang w:val="en-GB"/>
        </w:rPr>
        <w:t>PCNA</w:t>
      </w:r>
      <w:r w:rsidR="00D43F97" w:rsidRPr="00390637">
        <w:rPr>
          <w:lang w:val="en-GB"/>
        </w:rPr>
        <w:t>)</w:t>
      </w:r>
      <w:r w:rsidRPr="00604416">
        <w:rPr>
          <w:lang w:val="en-GB"/>
        </w:rPr>
        <w:t xml:space="preserve"> staining, cryopreserved tissue were fixed in 4% paraformaldehyde and embedded in paraffin. 4-μm sections were prepared and </w:t>
      </w:r>
      <w:proofErr w:type="spellStart"/>
      <w:r w:rsidRPr="00604416">
        <w:rPr>
          <w:lang w:val="en-GB"/>
        </w:rPr>
        <w:t>deparaffinized</w:t>
      </w:r>
      <w:proofErr w:type="spellEnd"/>
      <w:r w:rsidRPr="00604416">
        <w:rPr>
          <w:lang w:val="en-GB"/>
        </w:rPr>
        <w:t>. Antigen retrieval was performed in 10 mM citrate puffer (pH 6.0) for 20 minutes in a microwave followed by treatment with 3% H</w:t>
      </w:r>
      <w:r w:rsidRPr="00604416">
        <w:rPr>
          <w:vertAlign w:val="subscript"/>
          <w:lang w:val="en-GB"/>
        </w:rPr>
        <w:t>2</w:t>
      </w:r>
      <w:r w:rsidRPr="00604416">
        <w:rPr>
          <w:lang w:val="en-GB"/>
        </w:rPr>
        <w:t>O</w:t>
      </w:r>
      <w:r w:rsidRPr="00604416">
        <w:rPr>
          <w:vertAlign w:val="subscript"/>
          <w:lang w:val="en-GB"/>
        </w:rPr>
        <w:t>2</w:t>
      </w:r>
      <w:r w:rsidRPr="00604416">
        <w:rPr>
          <w:lang w:val="en-GB"/>
        </w:rPr>
        <w:t xml:space="preserve"> for 15 minutes at room temperature. Incubation with PCNA primary antibody (1:6,000, </w:t>
      </w:r>
      <w:r w:rsidRPr="00EF4122">
        <w:rPr>
          <w:sz w:val="22"/>
          <w:szCs w:val="22"/>
        </w:rPr>
        <w:t>Abcam, Cambridge, UK, #ab2426</w:t>
      </w:r>
      <w:r w:rsidRPr="00604416">
        <w:rPr>
          <w:lang w:val="en-GB"/>
        </w:rPr>
        <w:t>) in dilution buffer was performed for 1 hour at room temperature. For detection, Supervision 2-Single Species HRP Polymer (</w:t>
      </w:r>
      <w:r w:rsidRPr="00EF4122">
        <w:rPr>
          <w:lang w:val="en-GB"/>
        </w:rPr>
        <w:t>DCS Innovative</w:t>
      </w:r>
      <w:r>
        <w:rPr>
          <w:lang w:val="en-GB"/>
        </w:rPr>
        <w:t xml:space="preserve"> </w:t>
      </w:r>
      <w:proofErr w:type="spellStart"/>
      <w:r w:rsidRPr="00EF4122">
        <w:rPr>
          <w:lang w:val="en-GB"/>
        </w:rPr>
        <w:t>Diagnostik-Systeme</w:t>
      </w:r>
      <w:proofErr w:type="spellEnd"/>
      <w:r w:rsidRPr="00EF4122">
        <w:rPr>
          <w:lang w:val="en-GB"/>
        </w:rPr>
        <w:t xml:space="preserve">, Hamburg, </w:t>
      </w:r>
      <w:proofErr w:type="gramStart"/>
      <w:r w:rsidRPr="00EF4122">
        <w:rPr>
          <w:lang w:val="en-GB"/>
        </w:rPr>
        <w:t>Germany</w:t>
      </w:r>
      <w:proofErr w:type="gramEnd"/>
      <w:r w:rsidRPr="00604416">
        <w:rPr>
          <w:lang w:val="en-GB"/>
        </w:rPr>
        <w:t xml:space="preserve">) and </w:t>
      </w:r>
      <w:proofErr w:type="spellStart"/>
      <w:r w:rsidRPr="00604416">
        <w:rPr>
          <w:lang w:val="en-GB"/>
        </w:rPr>
        <w:t>Permanet</w:t>
      </w:r>
      <w:proofErr w:type="spellEnd"/>
      <w:r w:rsidRPr="00604416">
        <w:rPr>
          <w:lang w:val="en-GB"/>
        </w:rPr>
        <w:t xml:space="preserve"> AEC-Kit (</w:t>
      </w:r>
      <w:r w:rsidRPr="00EF4122">
        <w:rPr>
          <w:lang w:val="en-GB"/>
        </w:rPr>
        <w:t>ZYTOMED Systems, Berlin, Germany</w:t>
      </w:r>
      <w:r w:rsidRPr="00604416">
        <w:rPr>
          <w:lang w:val="en-GB"/>
        </w:rPr>
        <w:t>) were used according to manufacturers’ protocols. Sections incubated without primary antibody were used as controls. Images were taken using an Olympus BX-40 microscope (</w:t>
      </w:r>
      <w:r w:rsidRPr="00EC1D6C">
        <w:rPr>
          <w:lang w:val="en-GB"/>
        </w:rPr>
        <w:t>Olympus</w:t>
      </w:r>
      <w:r>
        <w:rPr>
          <w:lang w:val="en-GB"/>
        </w:rPr>
        <w:t>, Hamburg, Germany</w:t>
      </w:r>
      <w:r w:rsidRPr="00604416">
        <w:rPr>
          <w:lang w:val="en-GB"/>
        </w:rPr>
        <w:t>).</w:t>
      </w:r>
    </w:p>
    <w:p w14:paraId="6F9C1D27" w14:textId="77777777" w:rsidR="00D24D79" w:rsidRPr="00604416" w:rsidRDefault="00D24D79" w:rsidP="00D24D79">
      <w:pPr>
        <w:pStyle w:val="Untertitel"/>
      </w:pPr>
      <w:r w:rsidRPr="00604416">
        <w:t xml:space="preserve">Determination of </w:t>
      </w:r>
      <w:proofErr w:type="spellStart"/>
      <w:r w:rsidRPr="00604416">
        <w:t>pACC</w:t>
      </w:r>
      <w:proofErr w:type="spellEnd"/>
      <w:r w:rsidRPr="00604416">
        <w:t>/ACC</w:t>
      </w:r>
      <w:r w:rsidRPr="00604416">
        <w:rPr>
          <w:color w:val="FF0000"/>
        </w:rPr>
        <w:t xml:space="preserve"> </w:t>
      </w:r>
      <w:r w:rsidRPr="00604416">
        <w:t xml:space="preserve">ratios </w:t>
      </w:r>
    </w:p>
    <w:p w14:paraId="53176591" w14:textId="77777777" w:rsidR="00D24D79" w:rsidRPr="00604416" w:rsidRDefault="00D24D79" w:rsidP="00D24D79">
      <w:pPr>
        <w:spacing w:line="360" w:lineRule="auto"/>
      </w:pPr>
      <w:r w:rsidRPr="00604416">
        <w:t xml:space="preserve">Proteins from liver samples after 12 weeks of treatment were lysed in RIPA buffer (50 mM </w:t>
      </w:r>
      <w:proofErr w:type="spellStart"/>
      <w:r w:rsidRPr="00604416">
        <w:t>Tris</w:t>
      </w:r>
      <w:proofErr w:type="spellEnd"/>
      <w:r w:rsidRPr="00604416">
        <w:t xml:space="preserve">, 1% NP-40, 0.25% sodium </w:t>
      </w:r>
      <w:proofErr w:type="spellStart"/>
      <w:r w:rsidRPr="00604416">
        <w:t>deoxycholate</w:t>
      </w:r>
      <w:proofErr w:type="spellEnd"/>
      <w:r w:rsidRPr="00604416">
        <w:t xml:space="preserve">, 150 mM </w:t>
      </w:r>
      <w:proofErr w:type="spellStart"/>
      <w:r w:rsidRPr="00604416">
        <w:t>NaCl</w:t>
      </w:r>
      <w:proofErr w:type="spellEnd"/>
      <w:r w:rsidRPr="00604416">
        <w:t xml:space="preserve">, 2mM EDTA), </w:t>
      </w:r>
      <w:r w:rsidRPr="00604416">
        <w:rPr>
          <w:color w:val="000000" w:themeColor="text1"/>
        </w:rPr>
        <w:t xml:space="preserve">separated </w:t>
      </w:r>
      <w:r w:rsidRPr="00604416">
        <w:t>by 8 % SDS-gel electrophoresis and blotted onto a nitrocellulose membrane (</w:t>
      </w:r>
      <w:r>
        <w:t xml:space="preserve">Schleicher &amp; </w:t>
      </w:r>
      <w:proofErr w:type="spellStart"/>
      <w:r>
        <w:t>Schuell</w:t>
      </w:r>
      <w:proofErr w:type="spellEnd"/>
      <w:r>
        <w:t xml:space="preserve"> </w:t>
      </w:r>
      <w:proofErr w:type="spellStart"/>
      <w:r>
        <w:t>BioScience</w:t>
      </w:r>
      <w:proofErr w:type="spellEnd"/>
      <w:r>
        <w:t>, Dassel, Germany</w:t>
      </w:r>
      <w:r w:rsidRPr="00604416">
        <w:t>). A cocktail of protease and phosphatase inhibitors was freshly added to the RIPA buffer before use (</w:t>
      </w:r>
      <w:r w:rsidRPr="009B595C">
        <w:t>Roche</w:t>
      </w:r>
      <w:r>
        <w:t xml:space="preserve"> </w:t>
      </w:r>
      <w:r w:rsidRPr="009B595C">
        <w:t>Diagnostics, Mannheim, Germany</w:t>
      </w:r>
      <w:r w:rsidRPr="00604416">
        <w:t xml:space="preserve">). Membranes were blocked with 3% skimmed-milk in PBS and incubated with primary antibodies raised against: </w:t>
      </w:r>
      <w:proofErr w:type="spellStart"/>
      <w:r w:rsidRPr="00604416">
        <w:t>pACC</w:t>
      </w:r>
      <w:proofErr w:type="spellEnd"/>
      <w:r w:rsidRPr="00604416">
        <w:t xml:space="preserve"> 1:1,000 (rabbit anti-</w:t>
      </w:r>
      <w:proofErr w:type="spellStart"/>
      <w:r w:rsidRPr="00604416">
        <w:t>phosphoACC</w:t>
      </w:r>
      <w:proofErr w:type="spellEnd"/>
      <w:r w:rsidRPr="00604416">
        <w:t xml:space="preserve"> (Ser79), Cat. </w:t>
      </w:r>
      <w:proofErr w:type="gramStart"/>
      <w:r w:rsidRPr="00604416">
        <w:t>#3661) and 1:1,000 ACC (rabbit anti-ACC, Cat.</w:t>
      </w:r>
      <w:proofErr w:type="gramEnd"/>
      <w:r w:rsidRPr="00604416">
        <w:t xml:space="preserve"> </w:t>
      </w:r>
      <w:proofErr w:type="gramStart"/>
      <w:r w:rsidRPr="00604416">
        <w:t xml:space="preserve">#3676, all antibodies from </w:t>
      </w:r>
      <w:r w:rsidRPr="00A456BB">
        <w:t>Cell Signaling Technology</w:t>
      </w:r>
      <w:r>
        <w:t xml:space="preserve">, </w:t>
      </w:r>
      <w:r w:rsidRPr="00A456BB">
        <w:t>Leiden</w:t>
      </w:r>
      <w:r>
        <w:t xml:space="preserve">, The </w:t>
      </w:r>
      <w:proofErr w:type="spellStart"/>
      <w:r>
        <w:t>Nederlands</w:t>
      </w:r>
      <w:proofErr w:type="spellEnd"/>
      <w:r w:rsidRPr="00604416">
        <w:t xml:space="preserve">) and peroxidase-conjugated secondary donkey anti-rabbit antibody (1:5,000; Jackson </w:t>
      </w:r>
      <w:proofErr w:type="spellStart"/>
      <w:r w:rsidRPr="00604416">
        <w:t>ImmunoResearch</w:t>
      </w:r>
      <w:proofErr w:type="spellEnd"/>
      <w:r>
        <w:t xml:space="preserve">, </w:t>
      </w:r>
      <w:proofErr w:type="spellStart"/>
      <w:r>
        <w:t>Newmarket</w:t>
      </w:r>
      <w:proofErr w:type="spellEnd"/>
      <w:r>
        <w:t xml:space="preserve">, </w:t>
      </w:r>
      <w:r w:rsidRPr="00A456BB">
        <w:t>Suffolk</w:t>
      </w:r>
      <w:r>
        <w:t>, UK</w:t>
      </w:r>
      <w:r w:rsidRPr="00604416">
        <w:t>).</w:t>
      </w:r>
      <w:proofErr w:type="gramEnd"/>
      <w:r w:rsidRPr="00604416">
        <w:t xml:space="preserve"> Signals were detected using the enhanced </w:t>
      </w:r>
      <w:proofErr w:type="spellStart"/>
      <w:r w:rsidRPr="00604416">
        <w:t>chemiluminescence</w:t>
      </w:r>
      <w:proofErr w:type="spellEnd"/>
      <w:r w:rsidRPr="00604416">
        <w:t xml:space="preserve"> Western blotting detection</w:t>
      </w:r>
      <w:r>
        <w:t xml:space="preserve"> reagent (ECL, Perkin Elmer, </w:t>
      </w:r>
      <w:proofErr w:type="spellStart"/>
      <w:proofErr w:type="gramStart"/>
      <w:r>
        <w:t>Rodgau</w:t>
      </w:r>
      <w:proofErr w:type="spellEnd"/>
      <w:proofErr w:type="gramEnd"/>
      <w:r>
        <w:t>, Germany</w:t>
      </w:r>
      <w:r w:rsidRPr="00604416">
        <w:t>).</w:t>
      </w:r>
    </w:p>
    <w:p w14:paraId="43A04404" w14:textId="77777777" w:rsidR="00D24D79" w:rsidRPr="00604416" w:rsidRDefault="00D24D79" w:rsidP="00D24D79">
      <w:pPr>
        <w:pStyle w:val="Untertitel"/>
      </w:pPr>
      <w:r w:rsidRPr="00604416">
        <w:lastRenderedPageBreak/>
        <w:t xml:space="preserve">Expression of </w:t>
      </w:r>
      <w:proofErr w:type="spellStart"/>
      <w:r w:rsidRPr="00604416">
        <w:t>monocarboxylate</w:t>
      </w:r>
      <w:proofErr w:type="spellEnd"/>
      <w:r w:rsidRPr="00604416">
        <w:t xml:space="preserve"> transporters and lactate dehydrogenase isoforms</w:t>
      </w:r>
    </w:p>
    <w:p w14:paraId="765E2D35" w14:textId="77777777" w:rsidR="00D24D79" w:rsidRPr="00604416" w:rsidRDefault="00D24D79" w:rsidP="00D24D79">
      <w:pPr>
        <w:spacing w:line="360" w:lineRule="auto"/>
      </w:pPr>
      <w:r w:rsidRPr="00604416">
        <w:t xml:space="preserve">Total RNA was isolated from target tissues with </w:t>
      </w:r>
      <w:proofErr w:type="spellStart"/>
      <w:r w:rsidRPr="00604416">
        <w:t>TRIzol</w:t>
      </w:r>
      <w:proofErr w:type="spellEnd"/>
      <w:r w:rsidRPr="00604416">
        <w:t xml:space="preserve"> reagent (PEQLAB </w:t>
      </w:r>
      <w:proofErr w:type="spellStart"/>
      <w:r w:rsidRPr="00604416">
        <w:t>Biotechnologie</w:t>
      </w:r>
      <w:proofErr w:type="spellEnd"/>
      <w:r>
        <w:t>, Erlangen, Germany</w:t>
      </w:r>
      <w:r w:rsidRPr="00604416">
        <w:t xml:space="preserve">) according to manufacturer’s instruction. Reverse transcription was performed with oligo </w:t>
      </w:r>
      <w:proofErr w:type="spellStart"/>
      <w:r w:rsidRPr="00604416">
        <w:t>dT</w:t>
      </w:r>
      <w:proofErr w:type="spellEnd"/>
      <w:r w:rsidRPr="00604416">
        <w:t xml:space="preserve"> primers and </w:t>
      </w:r>
      <w:proofErr w:type="spellStart"/>
      <w:r w:rsidRPr="00604416">
        <w:t>SuperScript</w:t>
      </w:r>
      <w:proofErr w:type="spellEnd"/>
      <w:r w:rsidRPr="00604416">
        <w:t xml:space="preserve"> III Reverse Transcriptase (Life Technologies</w:t>
      </w:r>
      <w:r>
        <w:t xml:space="preserve">, </w:t>
      </w:r>
      <w:r w:rsidRPr="009B595C">
        <w:t>Darmstadt, Germany</w:t>
      </w:r>
      <w:r w:rsidRPr="00604416">
        <w:t xml:space="preserve">) using 1 µg of total RNA according to manufacturer’s instructions. </w:t>
      </w:r>
      <w:proofErr w:type="gramStart"/>
      <w:r w:rsidRPr="00604416">
        <w:t>qPCR</w:t>
      </w:r>
      <w:proofErr w:type="gramEnd"/>
      <w:r w:rsidRPr="00604416">
        <w:t xml:space="preserve"> was done using the </w:t>
      </w:r>
      <w:proofErr w:type="spellStart"/>
      <w:r w:rsidRPr="00604416">
        <w:t>PlatinumH</w:t>
      </w:r>
      <w:proofErr w:type="spellEnd"/>
      <w:r w:rsidRPr="00604416">
        <w:t xml:space="preserve"> Quantitative PCR </w:t>
      </w:r>
      <w:proofErr w:type="spellStart"/>
      <w:r w:rsidRPr="00604416">
        <w:t>SuperMix</w:t>
      </w:r>
      <w:proofErr w:type="spellEnd"/>
      <w:r w:rsidRPr="00604416">
        <w:t>-UDG w/ROX kit (Life Technologies</w:t>
      </w:r>
      <w:r>
        <w:t xml:space="preserve">, </w:t>
      </w:r>
      <w:r w:rsidRPr="009B595C">
        <w:t>Darmstadt, Germany</w:t>
      </w:r>
      <w:r w:rsidRPr="00604416">
        <w:t>). The primers used are provided in the Table below. Relative mRNA content in samples was normalized to mRNAs for glyceraldehyde-3-phosphate dehydrogenase PCR products were verified by agarose gel electrophoresis, triplicate reactions were set up and qPCR was performed using the 7500 Real Time PCR System (Life Technologies</w:t>
      </w:r>
      <w:r>
        <w:t xml:space="preserve">, </w:t>
      </w:r>
      <w:r w:rsidRPr="009B595C">
        <w:t>Darmstadt, Germany</w:t>
      </w:r>
      <w:r w:rsidRPr="00604416">
        <w:t>). Calculations were performed by a comparative 2</w:t>
      </w:r>
      <w:r w:rsidRPr="00604416">
        <w:rPr>
          <w:vertAlign w:val="superscript"/>
        </w:rPr>
        <w:t>-ΔΔC</w:t>
      </w:r>
      <w:r w:rsidRPr="00604416">
        <w:rPr>
          <w:vertAlign w:val="subscript"/>
        </w:rPr>
        <w:t>T</w:t>
      </w:r>
      <w:r w:rsidRPr="00604416">
        <w:t xml:space="preserve"> method </w:t>
      </w:r>
      <w:r w:rsidRPr="00604416">
        <w:fldChar w:fldCharType="begin"/>
      </w:r>
      <w:r>
        <w:instrText xml:space="preserve"><![CDATA[ ADDIN EN.CITE <EndNote><Cite><Author>Livak</Author><Year>2001</Year><RecNum>1085</RecNum><DisplayText>[1]</DisplayText><record><rec-number>1085</rec-number><foreign-keys><key app="EN" db-id="9e00a5zxteswayepssyp0avtws2rwtfev5d9" timestamp="1413964293">1085</key></foreign-keys><ref-type name="Journal Article">17</ref-type><contributors><authors><author>Livak, K. J.</author><author>Schmittgen, T. D.</author></authors></contributors><auth-address>Applied Biosystems, Foster City, California 94404, USA.</auth-address><titles><title>Analysis of relative gene expression data using real-time quantitative PCR and the 2(-Delta Delta C(T)) Method</title><secondary-title>Methods</secondary-title><alt-title>Methods</alt-title></titles><periodical><full-title>Methods</full-title></periodical><alt-periodical><full-title>Methods</full-title></alt-periodical><pages>402-8</pages><volume>25</volume><number>4</number><keywords><keyword>Algorithms</keyword><keyword>Brain/metabolism</keyword><keyword>Cell Line</keyword><keyword>DNA, Complementary/metabolism</keyword><keyword>Humans</keyword><keyword>Polymerase Chain Reaction/*methods</keyword><keyword>*Reverse Transcriptase Polymerase Chain Reaction</keyword><keyword>Time Factors</keyword></keywords><dates><year>2001</year><pub-dates><date>Dec</date></pub-dates></dates><isbn>1046-2023 (Print)&#xD;1046-2023 (Linking)</isbn><accession-num>11846609</accession-num><urls><related-urls><url>http://www.ncbi.nlm.nih.gov/pubmed/11846609</url><url>http://ac.els-cdn.com/S1046202301912629/1-s2.0-S1046202301912629-main.pdf?_tid=454760e0-59c0-11e4-996e-00000aab0f02&amp;acdnat=1413964485_b69eb10b841a8dcbde71190d03fe2e10</url></related-urls></urls><electronic-resource-num>10.1006/meth.2001.1262</electronic-resource-num></record></Cite></EndNote>]]></w:instrText>
      </w:r>
      <w:r w:rsidRPr="00604416">
        <w:fldChar w:fldCharType="separate"/>
      </w:r>
      <w:r>
        <w:rPr>
          <w:noProof/>
        </w:rPr>
        <w:t>[1]</w:t>
      </w:r>
      <w:r w:rsidRPr="00604416">
        <w:fldChar w:fldCharType="end"/>
      </w:r>
      <w:r w:rsidRPr="00604416">
        <w:t>.</w:t>
      </w:r>
    </w:p>
    <w:p w14:paraId="15F94FB4" w14:textId="77777777" w:rsidR="00D24D79" w:rsidRPr="00604416" w:rsidRDefault="00D24D79" w:rsidP="00D24D79">
      <w:pPr>
        <w:pStyle w:val="Untertitel"/>
      </w:pPr>
      <w:r w:rsidRPr="00604416">
        <w:t>Quantification of Ucp1 expression in BAT and WAT</w:t>
      </w:r>
    </w:p>
    <w:p w14:paraId="18737333" w14:textId="77777777" w:rsidR="00D24D79" w:rsidRPr="00604416" w:rsidRDefault="00D24D79" w:rsidP="00D24D79">
      <w:pPr>
        <w:pStyle w:val="Kommentartext"/>
        <w:spacing w:line="360" w:lineRule="auto"/>
      </w:pPr>
      <w:r w:rsidRPr="00604416">
        <w:t xml:space="preserve">Frozen subcutaneous white adipose tissue (WAT) and </w:t>
      </w:r>
      <w:proofErr w:type="spellStart"/>
      <w:r w:rsidRPr="00604416">
        <w:t>interscapular</w:t>
      </w:r>
      <w:proofErr w:type="spellEnd"/>
      <w:r w:rsidRPr="00604416">
        <w:t xml:space="preserve"> brown adipose tissue (BAT) from animals after 12 weeks of HFD or HFD+Met was crushed in liquid nitrogen using a mortar and pestle. Tissue aliquots were homogenized in RIPA buffer (see above). Following homogenization, extracts were centrifuged at 16,000xg, 4°C for 15 min and clear supernatants were collected. Protein concentrations were determined using </w:t>
      </w:r>
      <w:proofErr w:type="spellStart"/>
      <w:r w:rsidRPr="00604416">
        <w:t>bicinchoninic</w:t>
      </w:r>
      <w:proofErr w:type="spellEnd"/>
      <w:r w:rsidRPr="00604416">
        <w:t xml:space="preserve"> acid and bovine serum albumin for calibration. For gel electrophoresis (12.5% SDS-PAGE), 30 µg of protein were denatured in 2 x SDS sample buffer for 5 min at 95°C. As a reference, different amounts of recombinant murine Ucp1 (mUcp1) were denatured (7.8 – 500 ng). All samples were separated by gel electrophoresis and blotted by semi-dry transfer for 1.5 h at 1 mA/cm</w:t>
      </w:r>
      <w:r w:rsidRPr="00604416">
        <w:rPr>
          <w:vertAlign w:val="superscript"/>
        </w:rPr>
        <w:t>2</w:t>
      </w:r>
      <w:r w:rsidRPr="00604416">
        <w:t xml:space="preserve"> to a nitrocellulose membrane. Membranes were blocked in TBS with 3% BSA at 4°C. All antibodies were diluted in TBST with 1:10,000 for Ucp1 (rabbit anti-hamster UCP1 </w:t>
      </w:r>
      <w:r w:rsidRPr="00604416">
        <w:fldChar w:fldCharType="begin">
          <w:fldData xml:space="preserve">PEVuZE5vdGU+PENpdGU+PEF1dGhvcj5LbGluZ2Vuc3BvcjwvQXV0aG9yPjxZZWFyPjE5OTY8L1ll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==
</w:fldData>
        </w:fldChar>
      </w:r>
      <w:r>
        <w:instrText xml:space="preserve"> ADDIN EN.CITE </w:instrText>
      </w:r>
      <w:r>
        <w:fldChar w:fldCharType="begin">
          <w:fldData xml:space="preserve">PEVuZE5vdGU+PENpdGU+PEF1dGhvcj5LbGluZ2Vuc3BvcjwvQXV0aG9yPjxZZWFyPjE5OTY8L1ll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==
</w:fldData>
        </w:fldChar>
      </w:r>
      <w:r>
        <w:instrText xml:space="preserve"> ADDIN EN.CITE.DATA </w:instrText>
      </w:r>
      <w:r>
        <w:fldChar w:fldCharType="end"/>
      </w:r>
      <w:r w:rsidRPr="00604416">
        <w:fldChar w:fldCharType="separate"/>
      </w:r>
      <w:r>
        <w:rPr>
          <w:noProof/>
        </w:rPr>
        <w:t>[2]</w:t>
      </w:r>
      <w:r w:rsidRPr="00604416">
        <w:fldChar w:fldCharType="end"/>
      </w:r>
      <w:r w:rsidRPr="00604416">
        <w:t xml:space="preserve"> 1:5,000 for </w:t>
      </w:r>
      <w:proofErr w:type="spellStart"/>
      <w:r w:rsidRPr="00604416">
        <w:t>CoxIV</w:t>
      </w:r>
      <w:proofErr w:type="spellEnd"/>
      <w:r w:rsidRPr="00604416">
        <w:t xml:space="preserve"> (rabbi</w:t>
      </w:r>
      <w:r>
        <w:t>t anti-human COXIV,</w:t>
      </w:r>
      <w:r w:rsidRPr="00604416">
        <w:t xml:space="preserve"> </w:t>
      </w:r>
      <w:r w:rsidRPr="00A456BB">
        <w:t>Cell Signaling Technology</w:t>
      </w:r>
      <w:r>
        <w:t xml:space="preserve">, </w:t>
      </w:r>
      <w:r w:rsidRPr="00A456BB">
        <w:t>Leiden</w:t>
      </w:r>
      <w:r>
        <w:t xml:space="preserve">, The </w:t>
      </w:r>
      <w:proofErr w:type="spellStart"/>
      <w:r>
        <w:t>Nederlands</w:t>
      </w:r>
      <w:proofErr w:type="spellEnd"/>
      <w:r>
        <w:t xml:space="preserve">, </w:t>
      </w:r>
      <w:r w:rsidRPr="00604416">
        <w:t xml:space="preserve">#4844) and 1:5,000 for a-actin (rabbit anti-chicken actin, clone C4, Cat. </w:t>
      </w:r>
      <w:proofErr w:type="gramStart"/>
      <w:r w:rsidRPr="00604416">
        <w:t xml:space="preserve">#MAB1501, </w:t>
      </w:r>
      <w:r>
        <w:t xml:space="preserve">Merck, </w:t>
      </w:r>
      <w:r w:rsidRPr="00604416">
        <w:t>Millipore</w:t>
      </w:r>
      <w:r>
        <w:t>,</w:t>
      </w:r>
      <w:r w:rsidRPr="00162A87">
        <w:t xml:space="preserve"> </w:t>
      </w:r>
      <w:r>
        <w:t>Billerica, USA</w:t>
      </w:r>
      <w:r w:rsidRPr="00604416">
        <w:t>).</w:t>
      </w:r>
      <w:proofErr w:type="gramEnd"/>
      <w:r w:rsidRPr="00604416">
        <w:t xml:space="preserve"> The infrared dye labelled secondary antibodies (</w:t>
      </w:r>
      <w:proofErr w:type="spellStart"/>
      <w:r w:rsidRPr="00604416">
        <w:t>IRDye</w:t>
      </w:r>
      <w:proofErr w:type="spellEnd"/>
      <w:r w:rsidRPr="00604416">
        <w:t xml:space="preserve">® 600CW and </w:t>
      </w:r>
      <w:proofErr w:type="spellStart"/>
      <w:r w:rsidRPr="00604416">
        <w:t>IRDye</w:t>
      </w:r>
      <w:proofErr w:type="spellEnd"/>
      <w:r w:rsidRPr="00604416">
        <w:t>® 800CW, LI-COR</w:t>
      </w:r>
      <w:r>
        <w:t xml:space="preserve"> Bioscience, </w:t>
      </w:r>
      <w:r>
        <w:rPr>
          <w:color w:val="222222"/>
        </w:rPr>
        <w:t>Lincoln, USA</w:t>
      </w:r>
      <w:r w:rsidRPr="00604416">
        <w:t xml:space="preserve">) were diluted 1:20,000, respectively. Detection and signal quantitation was performed </w:t>
      </w:r>
      <w:r w:rsidRPr="00604416">
        <w:lastRenderedPageBreak/>
        <w:t>using an infrared scanner and the corresponding software analysis tools (Odyssey, LI-COR</w:t>
      </w:r>
      <w:r>
        <w:t xml:space="preserve"> Bioscience, </w:t>
      </w:r>
      <w:proofErr w:type="gramStart"/>
      <w:r>
        <w:rPr>
          <w:color w:val="222222"/>
        </w:rPr>
        <w:t>Lincoln</w:t>
      </w:r>
      <w:proofErr w:type="gramEnd"/>
      <w:r>
        <w:rPr>
          <w:color w:val="222222"/>
        </w:rPr>
        <w:t>, USA</w:t>
      </w:r>
      <w:r w:rsidRPr="00604416">
        <w:t>).</w:t>
      </w:r>
    </w:p>
    <w:p w14:paraId="201737F5" w14:textId="77777777" w:rsidR="00D24D79" w:rsidRPr="00604416" w:rsidRDefault="00D24D79" w:rsidP="00D24D79">
      <w:pPr>
        <w:pStyle w:val="Untertitel"/>
      </w:pPr>
      <w:r w:rsidRPr="00604416">
        <w:t>Hba1c, blood lipids and lipoprotein levels and liver glycogen</w:t>
      </w:r>
    </w:p>
    <w:p w14:paraId="35CA6FF8" w14:textId="735546CA" w:rsidR="00D24D79" w:rsidRPr="00604416" w:rsidRDefault="00D24D79" w:rsidP="00D24D79">
      <w:pPr>
        <w:spacing w:line="360" w:lineRule="auto"/>
        <w:rPr>
          <w:lang w:val="en-GB"/>
        </w:rPr>
      </w:pPr>
      <w:r w:rsidRPr="00604416">
        <w:rPr>
          <w:lang w:val="en-GB"/>
        </w:rPr>
        <w:t xml:space="preserve">Blood was taken from the heart directly after sacrificing the animals at 18 weeks of age. </w:t>
      </w:r>
      <w:r w:rsidR="004B36C3" w:rsidRPr="00390637">
        <w:t xml:space="preserve">Glycated hemoglobin </w:t>
      </w:r>
      <w:proofErr w:type="gramStart"/>
      <w:r w:rsidR="004B36C3" w:rsidRPr="00390637">
        <w:rPr>
          <w:lang w:val="en"/>
        </w:rPr>
        <w:t>A1c</w:t>
      </w:r>
      <w:proofErr w:type="gramEnd"/>
      <w:r w:rsidR="004B36C3" w:rsidRPr="00390637">
        <w:rPr>
          <w:lang w:val="en-GB"/>
        </w:rPr>
        <w:t xml:space="preserve"> (</w:t>
      </w:r>
      <w:r w:rsidRPr="00390637">
        <w:rPr>
          <w:lang w:val="en-GB"/>
        </w:rPr>
        <w:t>HbA1c</w:t>
      </w:r>
      <w:r w:rsidR="004B36C3" w:rsidRPr="00390637">
        <w:rPr>
          <w:lang w:val="en-GB"/>
        </w:rPr>
        <w:t>)</w:t>
      </w:r>
      <w:r w:rsidRPr="00604416">
        <w:rPr>
          <w:lang w:val="en-GB"/>
        </w:rPr>
        <w:t xml:space="preserve"> levels were measured in whole blood samples using two methods. First the </w:t>
      </w:r>
      <w:r w:rsidRPr="00604416">
        <w:rPr>
          <w:rStyle w:val="Fett"/>
          <w:rFonts w:eastAsia="MS Mincho"/>
          <w:b w:val="0"/>
        </w:rPr>
        <w:t>SEBIA CAPILLARYS HbA1c</w:t>
      </w:r>
      <w:r w:rsidRPr="00604416">
        <w:rPr>
          <w:b/>
          <w:lang w:val="en-GB"/>
        </w:rPr>
        <w:t xml:space="preserve"> </w:t>
      </w:r>
      <w:r w:rsidRPr="00604416">
        <w:rPr>
          <w:rStyle w:val="Fett"/>
          <w:rFonts w:eastAsia="MS Mincho"/>
          <w:b w:val="0"/>
        </w:rPr>
        <w:t>kit was</w:t>
      </w:r>
      <w:r w:rsidRPr="00604416">
        <w:rPr>
          <w:rStyle w:val="Fett"/>
          <w:rFonts w:eastAsia="MS Mincho"/>
        </w:rPr>
        <w:t xml:space="preserve"> </w:t>
      </w:r>
      <w:r w:rsidRPr="00604416">
        <w:rPr>
          <w:lang w:val="en-GB"/>
        </w:rPr>
        <w:t xml:space="preserve">used on a CAPILLARYS 2 Flex Piercing </w:t>
      </w:r>
      <w:proofErr w:type="spellStart"/>
      <w:r w:rsidRPr="00604416">
        <w:rPr>
          <w:lang w:val="en-GB"/>
        </w:rPr>
        <w:t>analyzer</w:t>
      </w:r>
      <w:proofErr w:type="spellEnd"/>
      <w:r w:rsidRPr="00604416">
        <w:rPr>
          <w:lang w:val="en-GB"/>
        </w:rPr>
        <w:t xml:space="preserve"> (</w:t>
      </w:r>
      <w:proofErr w:type="spellStart"/>
      <w:r w:rsidRPr="00604416">
        <w:rPr>
          <w:lang w:val="en-GB"/>
        </w:rPr>
        <w:t>Sebia</w:t>
      </w:r>
      <w:proofErr w:type="spellEnd"/>
      <w:r>
        <w:rPr>
          <w:lang w:val="en-GB"/>
        </w:rPr>
        <w:t xml:space="preserve">, </w:t>
      </w:r>
      <w:r w:rsidRPr="00CF646C">
        <w:rPr>
          <w:lang w:val="en-GB"/>
        </w:rPr>
        <w:t>Norcross</w:t>
      </w:r>
      <w:r>
        <w:rPr>
          <w:lang w:val="en-GB"/>
        </w:rPr>
        <w:t>, USA</w:t>
      </w:r>
      <w:r w:rsidRPr="00604416">
        <w:rPr>
          <w:lang w:val="en-GB"/>
        </w:rPr>
        <w:t xml:space="preserve">) and </w:t>
      </w:r>
      <w:proofErr w:type="spellStart"/>
      <w:r w:rsidRPr="00604416">
        <w:rPr>
          <w:lang w:val="en-GB"/>
        </w:rPr>
        <w:t>hemoglobin</w:t>
      </w:r>
      <w:proofErr w:type="spellEnd"/>
      <w:r w:rsidRPr="00604416">
        <w:rPr>
          <w:lang w:val="en-GB"/>
        </w:rPr>
        <w:t xml:space="preserve"> and </w:t>
      </w:r>
      <w:proofErr w:type="spellStart"/>
      <w:r w:rsidRPr="00604416">
        <w:rPr>
          <w:lang w:val="en-GB"/>
        </w:rPr>
        <w:t>hemoglobin</w:t>
      </w:r>
      <w:proofErr w:type="spellEnd"/>
      <w:r w:rsidRPr="00604416">
        <w:rPr>
          <w:lang w:val="en-GB"/>
        </w:rPr>
        <w:t xml:space="preserve"> variants (e.g. HbA1c) were detected at 415nm. Second, HbA1c levels were measured by a </w:t>
      </w:r>
      <w:proofErr w:type="spellStart"/>
      <w:r w:rsidRPr="00604416">
        <w:rPr>
          <w:lang w:val="en-GB"/>
        </w:rPr>
        <w:t>turbidimetric</w:t>
      </w:r>
      <w:proofErr w:type="spellEnd"/>
      <w:r w:rsidRPr="00604416">
        <w:rPr>
          <w:lang w:val="en-GB"/>
        </w:rPr>
        <w:t xml:space="preserve"> inhibition immunoassay using a Tina-Quant HbA1c second generation assay (</w:t>
      </w:r>
      <w:r w:rsidRPr="009B595C">
        <w:t>Roche</w:t>
      </w:r>
      <w:r>
        <w:t xml:space="preserve"> </w:t>
      </w:r>
      <w:r w:rsidRPr="009B595C">
        <w:t>Diagnostics, Mannheim, Germany</w:t>
      </w:r>
      <w:r w:rsidRPr="00604416">
        <w:rPr>
          <w:lang w:val="en-GB"/>
        </w:rPr>
        <w:t>). Both tests were performed and evaluated according to manufacturer’s instructions.</w:t>
      </w:r>
    </w:p>
    <w:p w14:paraId="32365F40" w14:textId="77777777" w:rsidR="00D24D79" w:rsidRPr="00604416" w:rsidRDefault="00D24D79" w:rsidP="00D24D79">
      <w:pPr>
        <w:spacing w:line="360" w:lineRule="auto"/>
        <w:rPr>
          <w:lang w:val="en-GB"/>
        </w:rPr>
      </w:pPr>
      <w:r w:rsidRPr="00604416">
        <w:rPr>
          <w:lang w:val="en-GB"/>
        </w:rPr>
        <w:t xml:space="preserve">Cholesterol, triglyceride, HDL and LDL levels were determined in serum by the enzymatic CHOD-PAP, GPO-PAP, HDLC3, and LDL-C assays, respectively, on a Modular P800 </w:t>
      </w:r>
      <w:proofErr w:type="spellStart"/>
      <w:r w:rsidRPr="00604416">
        <w:rPr>
          <w:lang w:val="en-GB"/>
        </w:rPr>
        <w:t>analyzer</w:t>
      </w:r>
      <w:proofErr w:type="spellEnd"/>
      <w:r w:rsidRPr="00604416">
        <w:rPr>
          <w:lang w:val="en-GB"/>
        </w:rPr>
        <w:t xml:space="preserve"> (</w:t>
      </w:r>
      <w:r w:rsidRPr="009B595C">
        <w:t>Roche</w:t>
      </w:r>
      <w:r>
        <w:t xml:space="preserve"> </w:t>
      </w:r>
      <w:r w:rsidRPr="009B595C">
        <w:t>Diagnostics, Mannheim, Germany</w:t>
      </w:r>
      <w:r w:rsidRPr="00604416">
        <w:rPr>
          <w:lang w:val="en-GB"/>
        </w:rPr>
        <w:t>) according to manufacturer’s instructions.</w:t>
      </w:r>
    </w:p>
    <w:p w14:paraId="6AF0F223" w14:textId="77777777" w:rsidR="00D24D79" w:rsidRPr="00604416" w:rsidRDefault="00D24D79" w:rsidP="00D24D79">
      <w:pPr>
        <w:spacing w:line="360" w:lineRule="auto"/>
        <w:rPr>
          <w:lang w:val="en-GB"/>
        </w:rPr>
      </w:pPr>
      <w:r w:rsidRPr="00604416">
        <w:t xml:space="preserve">Serum lipoproteins were separated with </w:t>
      </w:r>
      <w:proofErr w:type="spellStart"/>
      <w:r w:rsidRPr="00604416">
        <w:t>Hydragel</w:t>
      </w:r>
      <w:proofErr w:type="spellEnd"/>
      <w:r w:rsidRPr="00604416">
        <w:t xml:space="preserve"> LDL/HDL/CHOL direct kits on a semi-automated agarose gel electrophoresis system (</w:t>
      </w:r>
      <w:proofErr w:type="spellStart"/>
      <w:r w:rsidRPr="00604416">
        <w:t>Hydrasis</w:t>
      </w:r>
      <w:proofErr w:type="spellEnd"/>
      <w:r w:rsidRPr="00604416">
        <w:t xml:space="preserve">, </w:t>
      </w:r>
      <w:proofErr w:type="spellStart"/>
      <w:r w:rsidRPr="00604416">
        <w:rPr>
          <w:lang w:val="en-GB"/>
        </w:rPr>
        <w:t>Sebia</w:t>
      </w:r>
      <w:proofErr w:type="spellEnd"/>
      <w:r>
        <w:rPr>
          <w:lang w:val="en-GB"/>
        </w:rPr>
        <w:t xml:space="preserve">, </w:t>
      </w:r>
      <w:proofErr w:type="gramStart"/>
      <w:r w:rsidRPr="00CF646C">
        <w:rPr>
          <w:lang w:val="en-GB"/>
        </w:rPr>
        <w:t>Norcross</w:t>
      </w:r>
      <w:proofErr w:type="gramEnd"/>
      <w:r>
        <w:rPr>
          <w:lang w:val="en-GB"/>
        </w:rPr>
        <w:t>, USA</w:t>
      </w:r>
      <w:r>
        <w:t xml:space="preserve">). The </w:t>
      </w:r>
      <w:r w:rsidRPr="00604416">
        <w:rPr>
          <w:lang w:val="en-GB"/>
        </w:rPr>
        <w:t xml:space="preserve">electrophoretic patterns were evaluated by densitometry using the </w:t>
      </w:r>
      <w:proofErr w:type="spellStart"/>
      <w:r w:rsidRPr="00604416">
        <w:t>Hyrys</w:t>
      </w:r>
      <w:proofErr w:type="spellEnd"/>
      <w:r w:rsidRPr="00604416">
        <w:t xml:space="preserve"> 2 Densitometer (</w:t>
      </w:r>
      <w:proofErr w:type="spellStart"/>
      <w:r w:rsidRPr="00604416">
        <w:rPr>
          <w:lang w:val="en-GB"/>
        </w:rPr>
        <w:t>Sebia</w:t>
      </w:r>
      <w:proofErr w:type="spellEnd"/>
      <w:r>
        <w:rPr>
          <w:lang w:val="en-GB"/>
        </w:rPr>
        <w:t xml:space="preserve">, </w:t>
      </w:r>
      <w:r w:rsidRPr="00CF646C">
        <w:rPr>
          <w:lang w:val="en-GB"/>
        </w:rPr>
        <w:t>Norcross</w:t>
      </w:r>
      <w:r>
        <w:rPr>
          <w:lang w:val="en-GB"/>
        </w:rPr>
        <w:t>, USA</w:t>
      </w:r>
      <w:r w:rsidRPr="00604416">
        <w:t xml:space="preserve">) </w:t>
      </w:r>
      <w:r w:rsidRPr="00604416">
        <w:rPr>
          <w:lang w:val="en-GB"/>
        </w:rPr>
        <w:t>according to the manufacturer’s instructions</w:t>
      </w:r>
      <w:r w:rsidRPr="00604416">
        <w:t xml:space="preserve">. </w:t>
      </w:r>
    </w:p>
    <w:p w14:paraId="38862B64" w14:textId="77777777" w:rsidR="00D24D79" w:rsidRPr="00604416" w:rsidRDefault="00D24D79" w:rsidP="00D24D79">
      <w:pPr>
        <w:spacing w:line="360" w:lineRule="auto"/>
      </w:pPr>
      <w:r w:rsidRPr="00604416">
        <w:t xml:space="preserve">Glycogen content was measured after precipitation from liver samples of animals at 18 weeks of age, acid hydrolysis followed by neutralization and determination of liberated glucose </w:t>
      </w:r>
      <w:r w:rsidRPr="00604416">
        <w:fldChar w:fldCharType="begin">
          <w:fldData xml:space="preserve">PEVuZE5vdGU+PENpdGU+PEF1dGhvcj5Dcm9zc29uPC9BdXRob3I+PFllYXI+MjAwMzwvWWVhcj48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=
</w:fldData>
        </w:fldChar>
      </w:r>
      <w:r>
        <w:instrText xml:space="preserve"> ADDIN EN.CITE </w:instrText>
      </w:r>
      <w:r>
        <w:fldChar w:fldCharType="begin">
          <w:fldData xml:space="preserve">PEVuZE5vdGU+PENpdGU+PEF1dGhvcj5Dcm9zc29uPC9BdXRob3I+PFllYXI+MjAwMzwvWWVhcj48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=
</w:fldData>
        </w:fldChar>
      </w:r>
      <w:r>
        <w:instrText xml:space="preserve"> ADDIN EN.CITE.DATA </w:instrText>
      </w:r>
      <w:r>
        <w:fldChar w:fldCharType="end"/>
      </w:r>
      <w:r w:rsidRPr="00604416">
        <w:fldChar w:fldCharType="separate"/>
      </w:r>
      <w:r>
        <w:rPr>
          <w:noProof/>
        </w:rPr>
        <w:t>[3]</w:t>
      </w:r>
      <w:r w:rsidRPr="00604416">
        <w:fldChar w:fldCharType="end"/>
      </w:r>
      <w:r w:rsidRPr="00604416">
        <w:t xml:space="preserve">. </w:t>
      </w:r>
    </w:p>
    <w:p w14:paraId="0E3B6CC7" w14:textId="77777777" w:rsidR="00D24D79" w:rsidRPr="00604416" w:rsidRDefault="00D24D79" w:rsidP="00D24D79">
      <w:pPr>
        <w:pStyle w:val="Untertitel"/>
      </w:pPr>
      <w:r w:rsidRPr="00604416">
        <w:t>Feces analysis</w:t>
      </w:r>
    </w:p>
    <w:p w14:paraId="18C8D2C8" w14:textId="77777777" w:rsidR="00D24D79" w:rsidRDefault="00D24D79" w:rsidP="00D24D79">
      <w:pPr>
        <w:spacing w:line="360" w:lineRule="auto"/>
        <w:rPr>
          <w:lang w:val="en-GB"/>
        </w:rPr>
      </w:pPr>
      <w:r w:rsidRPr="00604416">
        <w:rPr>
          <w:lang w:val="en-GB"/>
        </w:rPr>
        <w:t xml:space="preserve">A possible inhibition of gastrointestinal functions by metformin was investigated by determining energy content of feces using Fourier-transformed infrared (FT/IR) reflectometry of dried, homogenized feces </w:t>
      </w:r>
      <w:proofErr w:type="spellStart"/>
      <w:r w:rsidRPr="00604416">
        <w:t>boli</w:t>
      </w:r>
      <w:proofErr w:type="spellEnd"/>
      <w:r w:rsidRPr="00604416">
        <w:t xml:space="preserve"> </w:t>
      </w:r>
      <w:r w:rsidRPr="00604416">
        <w:rPr>
          <w:lang w:val="en-GB"/>
        </w:rPr>
        <w:t xml:space="preserve">samples, </w:t>
      </w:r>
      <w:r w:rsidRPr="00604416">
        <w:t xml:space="preserve">collected from single caged mice during the indirect calorimetry trial. </w:t>
      </w:r>
      <w:r w:rsidRPr="00604416">
        <w:rPr>
          <w:lang w:val="en-GB"/>
        </w:rPr>
        <w:t xml:space="preserve">Triplicates of samples of individual mice (ca. 50 mg each) were </w:t>
      </w:r>
      <w:proofErr w:type="spellStart"/>
      <w:r w:rsidRPr="00604416">
        <w:rPr>
          <w:lang w:val="en-GB"/>
        </w:rPr>
        <w:t>analyzed</w:t>
      </w:r>
      <w:proofErr w:type="spellEnd"/>
      <w:r w:rsidRPr="00604416">
        <w:rPr>
          <w:lang w:val="en-GB"/>
        </w:rPr>
        <w:t xml:space="preserve"> based on diffuse reflection using a Tensor 27 (Bruker Optics</w:t>
      </w:r>
      <w:r>
        <w:rPr>
          <w:lang w:val="en-GB"/>
        </w:rPr>
        <w:t>, Vienna, Austria</w:t>
      </w:r>
      <w:r w:rsidRPr="00604416">
        <w:rPr>
          <w:lang w:val="en-GB"/>
        </w:rPr>
        <w:t xml:space="preserve">). </w:t>
      </w:r>
      <w:r w:rsidRPr="00604416">
        <w:t>Prior to the FT/IR measurement samples were stored in a drying oven for one week at 63°C with open lid for complete desiccation. Material was then homogenized to a fine powder in a mixe</w:t>
      </w:r>
      <w:r>
        <w:t xml:space="preserve">r mill (model MM400, </w:t>
      </w:r>
      <w:proofErr w:type="spellStart"/>
      <w:r>
        <w:t>Retsch</w:t>
      </w:r>
      <w:proofErr w:type="spellEnd"/>
      <w:r>
        <w:t xml:space="preserve">, </w:t>
      </w:r>
      <w:proofErr w:type="spellStart"/>
      <w:r>
        <w:t>Haan</w:t>
      </w:r>
      <w:proofErr w:type="spellEnd"/>
      <w:r>
        <w:t>, Germany</w:t>
      </w:r>
      <w:r w:rsidRPr="00604416">
        <w:t xml:space="preserve">) with 3 steel balls (7mm diameter) for 1:45 min at a frequency of 30 Hz. The homogenized material was evenly loaded on a 96-well microplate for reflectometry. </w:t>
      </w:r>
      <w:r w:rsidRPr="00604416">
        <w:rPr>
          <w:lang w:val="en-GB"/>
        </w:rPr>
        <w:t xml:space="preserve">Single spectra were averaged from 60 scans. </w:t>
      </w:r>
      <w:r w:rsidRPr="00604416">
        <w:t xml:space="preserve">First derivation </w:t>
      </w:r>
      <w:r w:rsidRPr="00604416">
        <w:lastRenderedPageBreak/>
        <w:t xml:space="preserve">transformation of single spectra was then conducted before averaging spectral information. </w:t>
      </w:r>
      <w:r w:rsidRPr="00604416">
        <w:rPr>
          <w:lang w:val="en-GB"/>
        </w:rPr>
        <w:t>We developed a calibration model to estimate energy content [kJ g</w:t>
      </w:r>
      <w:r w:rsidRPr="00604416">
        <w:rPr>
          <w:vertAlign w:val="superscript"/>
          <w:lang w:val="en-GB"/>
        </w:rPr>
        <w:t>-1</w:t>
      </w:r>
      <w:r w:rsidRPr="00604416">
        <w:rPr>
          <w:lang w:val="en-GB"/>
        </w:rPr>
        <w:t xml:space="preserve"> dry mass] of dried feces samples from FT/IR spectra with bomb calorimetry as the reference method. In brief, we determined energy content of 460 samples by bomb calorimetry and conducted FT/IR reflectometry in triplicate aliquots as described above. The calibration model was calculated using FTIR Quant 2 (Bruker Optics</w:t>
      </w:r>
      <w:r>
        <w:rPr>
          <w:lang w:val="en-GB"/>
        </w:rPr>
        <w:t>, Vienna, Austria</w:t>
      </w:r>
      <w:r w:rsidRPr="00604416">
        <w:rPr>
          <w:lang w:val="en-GB"/>
        </w:rPr>
        <w:t>) and validated by independent analysis of energy content by bomb calorimetry and FT/IR reflectometry in parallel (observed vs. predicted energy content: y = 0.8022 * x +3215.9, n = 60, r</w:t>
      </w:r>
      <w:r w:rsidRPr="00604416">
        <w:rPr>
          <w:vertAlign w:val="superscript"/>
          <w:lang w:val="en-GB"/>
        </w:rPr>
        <w:t>2</w:t>
      </w:r>
      <w:r w:rsidRPr="00604416">
        <w:rPr>
          <w:lang w:val="en-GB"/>
        </w:rPr>
        <w:t>=0.881).</w:t>
      </w:r>
    </w:p>
    <w:p w14:paraId="03824F0D" w14:textId="77777777" w:rsidR="00D24D79" w:rsidRPr="00604416" w:rsidRDefault="00D24D79" w:rsidP="00D24D79">
      <w:pPr>
        <w:spacing w:line="360" w:lineRule="auto"/>
      </w:pPr>
    </w:p>
    <w:p w14:paraId="6B4AF6E1" w14:textId="77777777" w:rsidR="00D24D79" w:rsidRPr="00604416" w:rsidRDefault="00D24D79" w:rsidP="00D24D79">
      <w:pPr>
        <w:pStyle w:val="berschrift2"/>
      </w:pPr>
      <w:r>
        <w:t>Supplementary</w:t>
      </w:r>
      <w:r w:rsidRPr="00604416">
        <w:t xml:space="preserve"> </w:t>
      </w:r>
      <w:r w:rsidRPr="00B65B6F">
        <w:t>References</w:t>
      </w:r>
    </w:p>
    <w:p w14:paraId="35EE06BB" w14:textId="77777777" w:rsidR="00D24D79" w:rsidRPr="00B65B6F" w:rsidRDefault="00D24D79" w:rsidP="00D24D79">
      <w:pPr>
        <w:pStyle w:val="EndNoteBibliography"/>
        <w:rPr>
          <w:noProof/>
        </w:rPr>
      </w:pPr>
      <w:r w:rsidRPr="00604416">
        <w:fldChar w:fldCharType="begin"/>
      </w:r>
      <w:r w:rsidRPr="00604416">
        <w:instrText xml:space="preserve"> ADDIN EN.REFLIST </w:instrText>
      </w:r>
      <w:r w:rsidRPr="00604416">
        <w:fldChar w:fldCharType="separate"/>
      </w:r>
      <w:r w:rsidRPr="00B65B6F">
        <w:rPr>
          <w:noProof/>
        </w:rPr>
        <w:t>[1] Livak KJ and Schmittgen TD, Analysis of relative gene expression data using real-time quantitative PCR and the 2(-Delta Delta C(T)) Method. Methods, 2001;25:402-8.</w:t>
      </w:r>
    </w:p>
    <w:p w14:paraId="07850A7B" w14:textId="77777777" w:rsidR="00D24D79" w:rsidRPr="00B65B6F" w:rsidRDefault="00D24D79" w:rsidP="00D24D79">
      <w:pPr>
        <w:pStyle w:val="EndNoteBibliography"/>
        <w:rPr>
          <w:noProof/>
        </w:rPr>
      </w:pPr>
      <w:r w:rsidRPr="00B65B6F">
        <w:rPr>
          <w:noProof/>
        </w:rPr>
        <w:t>[2] Klingenspor M, Ebbinghaus C, Hulshorst G, Stohr S, Spiegelhalter F, Haas K, et al., Multiple regulatory steps are involved in the control of lipoprotein lipase activity in brown adipose tissue. J Lipid Res, 1996;37:1685-95.</w:t>
      </w:r>
    </w:p>
    <w:p w14:paraId="15EFBC4B" w14:textId="77777777" w:rsidR="00D24D79" w:rsidRPr="00B65B6F" w:rsidRDefault="00D24D79" w:rsidP="00D24D79">
      <w:pPr>
        <w:pStyle w:val="EndNoteBibliography"/>
        <w:rPr>
          <w:noProof/>
        </w:rPr>
      </w:pPr>
      <w:r w:rsidRPr="00B65B6F">
        <w:rPr>
          <w:noProof/>
        </w:rPr>
        <w:t>[3] Crosson SM, Khan A, Printen J, Pessin JE and Saltiel AR, PTG gene deletion causes impaired glycogen synthesis and developmental insulin resistance. J Clin Invest, 2003;111:1423-32.</w:t>
      </w:r>
    </w:p>
    <w:p w14:paraId="016BD9B0" w14:textId="7A010B14" w:rsidR="00D24D79" w:rsidRDefault="00D24D79" w:rsidP="00D24D79">
      <w:r w:rsidRPr="00604416">
        <w:fldChar w:fldCharType="end"/>
      </w:r>
    </w:p>
    <w:p w14:paraId="1512EBC7" w14:textId="77777777" w:rsidR="00D24D79" w:rsidRDefault="00D24D79">
      <w:pPr>
        <w:spacing w:line="240" w:lineRule="auto"/>
        <w:jc w:val="left"/>
      </w:pPr>
      <w:r>
        <w:br w:type="page"/>
      </w:r>
    </w:p>
    <w:p w14:paraId="130D5AA0" w14:textId="391F50CF" w:rsidR="00B65B6F" w:rsidRPr="004238A0" w:rsidRDefault="002D2887" w:rsidP="004238A0">
      <w:pPr>
        <w:pStyle w:val="berschrift2"/>
      </w:pPr>
      <w:r>
        <w:lastRenderedPageBreak/>
        <w:t>Supplementary</w:t>
      </w:r>
      <w:r w:rsidR="00B65B6F" w:rsidRPr="004238A0">
        <w:t xml:space="preserve"> Figures</w:t>
      </w:r>
    </w:p>
    <w:p w14:paraId="68795DB8" w14:textId="77777777" w:rsidR="00B65B6F" w:rsidRPr="00D24D79" w:rsidRDefault="00B65B6F" w:rsidP="00B65B6F">
      <w:pPr>
        <w:pStyle w:val="Untertitel"/>
        <w:rPr>
          <w:noProof/>
        </w:rPr>
      </w:pPr>
    </w:p>
    <w:p w14:paraId="1B757C88" w14:textId="077B4A53" w:rsidR="00EE3958" w:rsidRPr="00D24D79" w:rsidRDefault="00D24D79" w:rsidP="00D24D79">
      <w:pPr>
        <w:jc w:val="center"/>
      </w:pPr>
      <w:r>
        <w:rPr>
          <w:noProof/>
          <w:lang w:val="de-DE"/>
        </w:rPr>
        <w:drawing>
          <wp:inline distT="0" distB="0" distL="0" distR="0" wp14:anchorId="545BA211" wp14:editId="478D0165">
            <wp:extent cx="5749925" cy="2470785"/>
            <wp:effectExtent l="0" t="0" r="3175" b="5715"/>
            <wp:docPr id="2" name="Grafik 2" descr="U:\Projekte\AG Wiesner\Molecular Metabolism - April 2017\Figures\FigureS1_Februar2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Projekte\AG Wiesner\Molecular Metabolism - April 2017\Figures\FigureS1_Februar2016.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49925" cy="2470785"/>
                    </a:xfrm>
                    <a:prstGeom prst="rect">
                      <a:avLst/>
                    </a:prstGeom>
                    <a:noFill/>
                    <a:ln>
                      <a:noFill/>
                    </a:ln>
                  </pic:spPr>
                </pic:pic>
              </a:graphicData>
            </a:graphic>
          </wp:inline>
        </w:drawing>
      </w:r>
    </w:p>
    <w:p w14:paraId="54AF49CB" w14:textId="77777777" w:rsidR="00604416" w:rsidRPr="00604416" w:rsidRDefault="00604416" w:rsidP="004238A0">
      <w:pPr>
        <w:pStyle w:val="Untertitel"/>
        <w:spacing w:line="360" w:lineRule="auto"/>
      </w:pPr>
      <w:proofErr w:type="gramStart"/>
      <w:r w:rsidRPr="00604416">
        <w:t>Supplementary Figure 1 – Treatment scheme.</w:t>
      </w:r>
      <w:proofErr w:type="gramEnd"/>
    </w:p>
    <w:p w14:paraId="27839563" w14:textId="42AE541B" w:rsidR="00EE3958" w:rsidRPr="00604416" w:rsidRDefault="00604416" w:rsidP="00CF6960">
      <w:pPr>
        <w:spacing w:line="360" w:lineRule="auto"/>
      </w:pPr>
      <w:r w:rsidRPr="00604416">
        <w:t>The treatment scheme for control mice, which received standard chow, mice fed with high fat diet (HFD), mice fed with HFD and metformin starting at the same time (HFD+Met) and HFD mice treated with metformin after already developing glucose intolerance (</w:t>
      </w:r>
      <w:proofErr w:type="spellStart"/>
      <w:r w:rsidRPr="00604416">
        <w:t>HFD+lateMet</w:t>
      </w:r>
      <w:proofErr w:type="spellEnd"/>
      <w:r w:rsidRPr="00604416">
        <w:t>) shows time points when weight measurement and intraperitoneal glucose tolerance tests (GTTs) were performed and when tissue and blood samples were taken.</w:t>
      </w:r>
    </w:p>
    <w:p w14:paraId="36BBED1F" w14:textId="2C14833D" w:rsidR="00EE3958" w:rsidRPr="00604416" w:rsidRDefault="00EE3958" w:rsidP="00604416">
      <w:pPr>
        <w:rPr>
          <w:lang w:val="en-GB"/>
        </w:rPr>
      </w:pPr>
      <w:r w:rsidRPr="00604416">
        <w:br w:type="page"/>
      </w:r>
    </w:p>
    <w:p w14:paraId="10179E8C" w14:textId="284B2B32" w:rsidR="00EE3958" w:rsidRPr="00604416" w:rsidRDefault="00D24D79" w:rsidP="00EB4103">
      <w:pPr>
        <w:jc w:val="center"/>
      </w:pPr>
      <w:r>
        <w:rPr>
          <w:noProof/>
          <w:lang w:val="de-DE"/>
        </w:rPr>
        <w:lastRenderedPageBreak/>
        <w:drawing>
          <wp:inline distT="0" distB="0" distL="0" distR="0" wp14:anchorId="5A5392E9" wp14:editId="4AF15B5F">
            <wp:extent cx="5758815" cy="3516630"/>
            <wp:effectExtent l="0" t="0" r="0" b="7620"/>
            <wp:docPr id="5" name="Grafik 5" descr="U:\Projekte\AG Wiesner\Molecular Metabolism - April 2017\Figures\FigureS2_Februar20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Projekte\AG Wiesner\Molecular Metabolism - April 2017\Figures\FigureS2_Februar2017.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8815" cy="3516630"/>
                    </a:xfrm>
                    <a:prstGeom prst="rect">
                      <a:avLst/>
                    </a:prstGeom>
                    <a:noFill/>
                    <a:ln>
                      <a:noFill/>
                    </a:ln>
                  </pic:spPr>
                </pic:pic>
              </a:graphicData>
            </a:graphic>
          </wp:inline>
        </w:drawing>
      </w:r>
    </w:p>
    <w:p w14:paraId="59840138" w14:textId="77777777" w:rsidR="00A12139" w:rsidRPr="00A12139" w:rsidRDefault="00A12139" w:rsidP="004238A0">
      <w:pPr>
        <w:pStyle w:val="Untertitel"/>
        <w:spacing w:line="360" w:lineRule="auto"/>
      </w:pPr>
      <w:r w:rsidRPr="00A12139">
        <w:rPr>
          <w:rStyle w:val="UntertitelZchn"/>
          <w:rFonts w:eastAsiaTheme="majorEastAsia"/>
          <w:b/>
        </w:rPr>
        <w:t>Supplementary Figure 2</w:t>
      </w:r>
      <w:r w:rsidRPr="00A12139">
        <w:t xml:space="preserve"> – Metformin increased energy expenditure and reduced physical activity</w:t>
      </w:r>
      <w:r w:rsidRPr="00A12139">
        <w:rPr>
          <w:rStyle w:val="UntertitelZchn"/>
          <w:rFonts w:eastAsiaTheme="majorEastAsia"/>
          <w:b/>
        </w:rPr>
        <w:t>.</w:t>
      </w:r>
    </w:p>
    <w:p w14:paraId="752A2544" w14:textId="34DD6E12" w:rsidR="00EE3958" w:rsidRPr="00604416" w:rsidRDefault="00A12139" w:rsidP="00CF6960">
      <w:pPr>
        <w:spacing w:line="360" w:lineRule="auto"/>
      </w:pPr>
      <w:r w:rsidRPr="00100B9C">
        <w:t><![CDATA[(A) After 12 weeks of treatment, there were no differences in food intake between mice fed with high fat diet and treated with metformin (HFD+Met; n=16) and HFD mice (HFD; n=16; p=n.s.). (B) During light (p<0.05) and dark phase (p<0.01), energy expenditure was significantly higher in HFD+Met (50 single measurements during each phase for n=16) compared to HDF mice (50 single measurements during each phase for n=16). (C) Locomotor activity was not changed during light phase (p=n.s.) and significantly reduced during dark phase in HFD+Met (50 single measurements during each phase for n=16) compared to HDF mice (50 single measurements during each phase for n=16; p<0.01). (D) Respiratory exchange ratio was not changed during light phase (p=n.s.) and significantly increased during dark phase in HFD+Met (50 single measurements during each phase for n=16) compared to HDF mice (50 single measurements during each phase for n=16; p<0.01). Data are expressed as mean ± SD. n indicates the number of analyzed mice. Differences between groups were analyzed by Student’s t-test; *p<0.05 and **p<0.01.]]></w:t>
      </w:r>
    </w:p>
    <w:p w14:paraId="0412B11F" w14:textId="77777777" w:rsidR="00985217" w:rsidRPr="00604416" w:rsidRDefault="00985217" w:rsidP="00604416">
      <w:r w:rsidRPr="00604416">
        <w:br w:type="page"/>
      </w:r>
    </w:p>
    <w:p w14:paraId="5C21A104" w14:textId="408C9E6C" w:rsidR="00985217" w:rsidRPr="00604416" w:rsidRDefault="004821C3" w:rsidP="00EB4103">
      <w:pPr>
        <w:jc w:val="center"/>
      </w:pPr>
      <w:r>
        <w:rPr>
          <w:noProof/>
          <w:lang w:val="de-DE"/>
        </w:rPr>
        <w:lastRenderedPageBreak/>
        <w:drawing>
          <wp:inline distT="0" distB="0" distL="0" distR="0" wp14:anchorId="1904D87F" wp14:editId="6DA670DF">
            <wp:extent cx="5239512" cy="5541264"/>
            <wp:effectExtent l="0" t="0" r="0" b="2540"/>
            <wp:docPr id="9" name="Grafik 9" descr="U:\Projekte\AG Wiesner\Molecular Metabolism - April 2017\Figures\FigureS3_August201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Projekte\AG Wiesner\Molecular Metabolism - April 2017\Figures\FigureS3_August2016.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39512" cy="5541264"/>
                    </a:xfrm>
                    <a:prstGeom prst="rect">
                      <a:avLst/>
                    </a:prstGeom>
                    <a:noFill/>
                    <a:ln>
                      <a:noFill/>
                    </a:ln>
                  </pic:spPr>
                </pic:pic>
              </a:graphicData>
            </a:graphic>
          </wp:inline>
        </w:drawing>
      </w:r>
    </w:p>
    <w:p w14:paraId="19E785B9" w14:textId="77777777" w:rsidR="00A12139" w:rsidRPr="00100B9C" w:rsidRDefault="00A12139" w:rsidP="004238A0">
      <w:pPr>
        <w:pStyle w:val="Untertitel"/>
        <w:spacing w:line="360" w:lineRule="auto"/>
      </w:pPr>
      <w:r w:rsidRPr="00100B9C">
        <w:t>Supplementary Figure 3 – Intraperitoneal glucose tolerance tests (GTTs).</w:t>
      </w:r>
    </w:p>
    <w:p w14:paraId="76FC3E12" w14:textId="77777777" w:rsidR="00A12139" w:rsidRDefault="00A12139" w:rsidP="004238A0">
      <w:pPr>
        <w:spacing w:line="360" w:lineRule="auto"/>
      </w:pPr>
      <w:r w:rsidRPr="00100B9C">
        <w:t>After (A) 12 weeks, (B) 14 weeks, (C) 16 weeks and (D) 18 weeks of treatment, GTTs of mice fed with high fat diet and treated with metformin starting at the same time (HFD+Met; n=11), HFD mice treated with metformin after already developing glucose intolerance (</w:t>
      </w:r>
      <w:proofErr w:type="spellStart"/>
      <w:r w:rsidRPr="00100B9C">
        <w:t>HFD+lateMet</w:t>
      </w:r>
      <w:proofErr w:type="spellEnd"/>
      <w:r w:rsidRPr="00100B9C">
        <w:t>; n=8), HFD mice (HFD; n=7) and control mice (n=10), receiving standard chow, were shown on the left. On the right, calculations of AUC (area under the curve) were shown. There was impaired glucose tolerance in the HFD group starting at (B) 14 weeks and amelioration by metformin treatment at (C) 16 and (D) 18 weeks. Data are expressed as mean ± SD. n indicates the number of individual mice from which blood was collected and analyzed. Differences between groups were analyzed by 1-way ANOVA, followed by Bonferroni’s post-hoc test; *p&lt;0.05 and **p&lt;0.01.</w:t>
      </w:r>
    </w:p>
    <w:p w14:paraId="1125535E" w14:textId="45E63E96" w:rsidR="00C02E21" w:rsidRPr="00604416" w:rsidRDefault="00C02E21" w:rsidP="00A12139">
      <w:r w:rsidRPr="00604416">
        <w:br w:type="page"/>
      </w:r>
    </w:p>
    <w:p w14:paraId="6187020F" w14:textId="34D1388B" w:rsidR="00C02E21" w:rsidRDefault="00D24D79" w:rsidP="00EB4103">
      <w:pPr>
        <w:jc w:val="center"/>
      </w:pPr>
      <w:r>
        <w:rPr>
          <w:noProof/>
          <w:lang w:val="de-DE"/>
        </w:rPr>
        <w:lastRenderedPageBreak/>
        <w:drawing>
          <wp:inline distT="0" distB="0" distL="0" distR="0" wp14:anchorId="545CF36E" wp14:editId="50A714AE">
            <wp:extent cx="5749925" cy="4132580"/>
            <wp:effectExtent l="0" t="0" r="3175" b="1270"/>
            <wp:docPr id="13" name="Grafik 13" descr="U:\Projekte\AG Wiesner\Molecular Metabolism - April 2017\Figures\FigureS4_Februar2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Projekte\AG Wiesner\Molecular Metabolism - April 2017\Figures\FigureS4_Februar2016.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49925" cy="4132580"/>
                    </a:xfrm>
                    <a:prstGeom prst="rect">
                      <a:avLst/>
                    </a:prstGeom>
                    <a:noFill/>
                    <a:ln>
                      <a:noFill/>
                    </a:ln>
                  </pic:spPr>
                </pic:pic>
              </a:graphicData>
            </a:graphic>
          </wp:inline>
        </w:drawing>
      </w:r>
    </w:p>
    <w:p w14:paraId="58D0D637" w14:textId="77777777" w:rsidR="002B3592" w:rsidRPr="00100B9C" w:rsidRDefault="002B3592" w:rsidP="004238A0">
      <w:pPr>
        <w:pStyle w:val="Untertitel"/>
        <w:spacing w:line="360" w:lineRule="auto"/>
      </w:pPr>
      <w:r w:rsidRPr="00100B9C">
        <w:t>Supplementary Figure 4 – Expression of Ucp1 and subunit IV of cytochrome c oxidase.</w:t>
      </w:r>
    </w:p>
    <w:p w14:paraId="5EB6E69A" w14:textId="196C79F6" w:rsidR="002B3592" w:rsidRDefault="002B3592" w:rsidP="004238A0">
      <w:pPr>
        <w:spacing w:line="360" w:lineRule="auto"/>
      </w:pPr>
      <w:r w:rsidRPr="00100B9C">
        <w:t xml:space="preserve">(A+C) Representative immunoblots and (B+D) their densitometric analysis of </w:t>
      </w:r>
      <w:r w:rsidR="004B36C3" w:rsidRPr="00390637">
        <w:t>uncoupling protein 1 (</w:t>
      </w:r>
      <w:r w:rsidRPr="00390637">
        <w:t>Ucp1</w:t>
      </w:r>
      <w:r w:rsidR="004B36C3" w:rsidRPr="00390637">
        <w:t>)</w:t>
      </w:r>
      <w:r w:rsidRPr="00100B9C">
        <w:t xml:space="preserve"> and subunit IV of cytochrome c oxidase in (A+B) brown adipose tissue (BAT) and (C+D) white adipose tissue (WAT) after 12 weeks of high fat diet (HFD; n=7) or HFD and metformin treatment starting at the same time treated with metformin starting at the same time (HFD+Met; n=6). Recombinant murine Ucp1 (mUcp1) was also loaded in order to facilitate identification of the correct band; Ucp1 is not present in detectable levels in WAT. Data are expressed as mean ± SD. n indicates the number of individual mice from which the fat tissue was collected and analyzed. Differences between groups were analyzed by Student’s t-test and found to be not significant.</w:t>
      </w:r>
    </w:p>
    <w:p w14:paraId="06029F7A" w14:textId="77777777" w:rsidR="00F9499F" w:rsidRPr="00604416" w:rsidRDefault="00F9499F" w:rsidP="00604416">
      <w:r w:rsidRPr="00604416">
        <w:br w:type="page"/>
      </w:r>
    </w:p>
    <w:p w14:paraId="30515974" w14:textId="03A91760" w:rsidR="00F9499F" w:rsidRPr="00604416" w:rsidRDefault="00A2522E" w:rsidP="00EB4103">
      <w:pPr>
        <w:jc w:val="center"/>
      </w:pPr>
      <w:r>
        <w:rPr>
          <w:noProof/>
          <w:lang w:val="de-DE"/>
        </w:rPr>
        <w:lastRenderedPageBreak/>
        <w:drawing>
          <wp:inline distT="0" distB="0" distL="0" distR="0" wp14:anchorId="6023458D" wp14:editId="4BA13CDF">
            <wp:extent cx="4827270" cy="4782820"/>
            <wp:effectExtent l="0" t="0" r="0" b="0"/>
            <wp:docPr id="1" name="Grafik 1" descr="U:\Projekte\AG Wiesner\Molecular Metabolism - April 2017\Figures\FigureS5_April20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Projekte\AG Wiesner\Molecular Metabolism - April 2017\Figures\FigureS5_April2017.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27270" cy="4782820"/>
                    </a:xfrm>
                    <a:prstGeom prst="rect">
                      <a:avLst/>
                    </a:prstGeom>
                    <a:noFill/>
                    <a:ln>
                      <a:noFill/>
                    </a:ln>
                  </pic:spPr>
                </pic:pic>
              </a:graphicData>
            </a:graphic>
          </wp:inline>
        </w:drawing>
      </w:r>
    </w:p>
    <w:p w14:paraId="5C07D069" w14:textId="77777777" w:rsidR="002B3592" w:rsidRPr="00100B9C" w:rsidRDefault="002B3592" w:rsidP="004238A0">
      <w:pPr>
        <w:pStyle w:val="Untertitel"/>
        <w:spacing w:line="360" w:lineRule="auto"/>
      </w:pPr>
      <w:r w:rsidRPr="00100B9C">
        <w:t>Supplementary Figure 5 – Original Western blots.</w:t>
      </w:r>
    </w:p>
    <w:p w14:paraId="32D32E14" w14:textId="3C96A21E" w:rsidR="002B3592" w:rsidRDefault="002B3592" w:rsidP="004238A0">
      <w:pPr>
        <w:spacing w:line="360" w:lineRule="auto"/>
        <w:rPr>
          <w:lang w:val="en-GB"/>
        </w:rPr>
      </w:pPr>
      <w:r w:rsidRPr="004D1E6F">
        <w:t xml:space="preserve">(A) Original </w:t>
      </w:r>
      <w:r w:rsidR="004B36C3" w:rsidRPr="00390637">
        <w:t>unphosphorylated acetyl-CoA carboxylase</w:t>
      </w:r>
      <w:r w:rsidR="004B36C3" w:rsidRPr="004D1E6F">
        <w:t xml:space="preserve"> (</w:t>
      </w:r>
      <w:r w:rsidRPr="004D1E6F">
        <w:t>ACC</w:t>
      </w:r>
      <w:r w:rsidR="004B36C3" w:rsidRPr="004D1E6F">
        <w:t>)</w:t>
      </w:r>
      <w:r w:rsidRPr="004D1E6F">
        <w:t xml:space="preserve"> and </w:t>
      </w:r>
      <w:r w:rsidR="004B36C3" w:rsidRPr="00390637">
        <w:t xml:space="preserve">at </w:t>
      </w:r>
      <w:proofErr w:type="spellStart"/>
      <w:r w:rsidR="004B36C3" w:rsidRPr="00390637">
        <w:t>Ser</w:t>
      </w:r>
      <w:proofErr w:type="spellEnd"/>
      <w:r w:rsidR="004B36C3" w:rsidRPr="00390637">
        <w:t xml:space="preserve"> 79 </w:t>
      </w:r>
      <w:r w:rsidRPr="00390637">
        <w:t>phosphorylated</w:t>
      </w:r>
      <w:r w:rsidR="004B36C3" w:rsidRPr="00390637">
        <w:t xml:space="preserve"> acetyl-CoA carboxylase (p-ACC</w:t>
      </w:r>
      <w:r w:rsidRPr="00390637">
        <w:t>)</w:t>
      </w:r>
      <w:r w:rsidRPr="004D1E6F">
        <w:t xml:space="preserve"> immunoblots of livers from mice fed</w:t>
      </w:r>
      <w:r w:rsidRPr="00100B9C">
        <w:t xml:space="preserve"> with high fat diet and treated with </w:t>
      </w:r>
      <w:r w:rsidRPr="00100B9C">
        <w:rPr>
          <w:lang w:val="en-GB"/>
        </w:rPr>
        <w:t>500 mg metformin kg</w:t>
      </w:r>
      <w:r w:rsidRPr="00100B9C">
        <w:rPr>
          <w:vertAlign w:val="superscript"/>
          <w:lang w:val="en-GB"/>
        </w:rPr>
        <w:t>-1</w:t>
      </w:r>
      <w:r w:rsidRPr="00100B9C">
        <w:rPr>
          <w:lang w:val="en-GB"/>
        </w:rPr>
        <w:t xml:space="preserve"> per day</w:t>
      </w:r>
      <w:r w:rsidRPr="00100B9C">
        <w:t xml:space="preserve"> (HFD+Met), HFD mice (HFD) and control animals fed with standard chow after 12 weeks of treatment. (B) Original ACC and phosphorylated ACC (Ser79) immunoblots of livers of mice 3hours after giving </w:t>
      </w:r>
      <w:r w:rsidRPr="00100B9C">
        <w:rPr>
          <w:lang w:val="en-GB"/>
        </w:rPr>
        <w:t>500 mg metformin kg</w:t>
      </w:r>
      <w:r w:rsidRPr="00100B9C">
        <w:rPr>
          <w:vertAlign w:val="superscript"/>
          <w:lang w:val="en-GB"/>
        </w:rPr>
        <w:t>-1</w:t>
      </w:r>
      <w:r w:rsidRPr="00100B9C">
        <w:t xml:space="preserve"> in </w:t>
      </w:r>
      <w:r w:rsidRPr="00100B9C">
        <w:rPr>
          <w:lang w:val="en-GB"/>
        </w:rPr>
        <w:t>one bolus by gavage</w:t>
      </w:r>
      <w:r w:rsidRPr="00100B9C">
        <w:t xml:space="preserve"> </w:t>
      </w:r>
      <w:r w:rsidRPr="00100B9C">
        <w:rPr>
          <w:lang w:val="en-GB"/>
        </w:rPr>
        <w:t>and livers from non-treated control mice.</w:t>
      </w:r>
    </w:p>
    <w:p w14:paraId="7A83558A" w14:textId="6A9B7840" w:rsidR="002B3592" w:rsidRDefault="002B3592">
      <w:pPr>
        <w:spacing w:line="240" w:lineRule="auto"/>
        <w:jc w:val="left"/>
        <w:rPr>
          <w:lang w:val="en-GB"/>
        </w:rPr>
      </w:pPr>
      <w:r>
        <w:rPr>
          <w:lang w:val="en-GB"/>
        </w:rPr>
        <w:br w:type="page"/>
      </w:r>
    </w:p>
    <w:p w14:paraId="696117EC" w14:textId="0000A863" w:rsidR="00222C01" w:rsidRDefault="00D24D79" w:rsidP="00EB4103">
      <w:pPr>
        <w:jc w:val="center"/>
        <w:rPr>
          <w:lang w:val="en-GB"/>
        </w:rPr>
      </w:pPr>
      <w:r>
        <w:rPr>
          <w:noProof/>
          <w:lang w:val="de-DE"/>
        </w:rPr>
        <w:lastRenderedPageBreak/>
        <w:drawing>
          <wp:inline distT="0" distB="0" distL="0" distR="0" wp14:anchorId="28F6AAF8" wp14:editId="206FE714">
            <wp:extent cx="3147695" cy="2830830"/>
            <wp:effectExtent l="0" t="0" r="0" b="7620"/>
            <wp:docPr id="15" name="Grafik 15" descr="U:\Projekte\AG Wiesner\Molecular Metabolism - April 2017\Figures\FigureS6_April20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Projekte\AG Wiesner\Molecular Metabolism - April 2017\Figures\FigureS6_April2017.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47695" cy="2830830"/>
                    </a:xfrm>
                    <a:prstGeom prst="rect">
                      <a:avLst/>
                    </a:prstGeom>
                    <a:noFill/>
                    <a:ln>
                      <a:noFill/>
                    </a:ln>
                  </pic:spPr>
                </pic:pic>
              </a:graphicData>
            </a:graphic>
          </wp:inline>
        </w:drawing>
      </w:r>
    </w:p>
    <w:p w14:paraId="25C135B6" w14:textId="2544FA79" w:rsidR="002B3592" w:rsidRPr="00C62FBC" w:rsidRDefault="002B3592" w:rsidP="004238A0">
      <w:pPr>
        <w:pStyle w:val="Untertitel"/>
        <w:spacing w:line="360" w:lineRule="auto"/>
        <w:rPr>
          <w:rFonts w:cs="Times New Roman"/>
        </w:rPr>
      </w:pPr>
      <w:r w:rsidRPr="00C62FBC">
        <w:rPr>
          <w:rFonts w:cs="Times New Roman"/>
        </w:rPr>
        <w:t>Supplementary Figure 6 –</w:t>
      </w:r>
      <w:r w:rsidR="004821C3">
        <w:rPr>
          <w:rFonts w:cs="Times New Roman"/>
        </w:rPr>
        <w:t xml:space="preserve"> </w:t>
      </w:r>
      <w:r w:rsidRPr="00C62FBC">
        <w:rPr>
          <w:rFonts w:cs="Times New Roman"/>
        </w:rPr>
        <w:t>LC-MS/MS measurement</w:t>
      </w:r>
      <w:r>
        <w:rPr>
          <w:rFonts w:cs="Times New Roman"/>
        </w:rPr>
        <w:t>s</w:t>
      </w:r>
    </w:p>
    <w:p w14:paraId="003660F6" w14:textId="77777777" w:rsidR="002B3592" w:rsidRPr="00C62FBC" w:rsidRDefault="002B3592" w:rsidP="004238A0">
      <w:pPr>
        <w:widowControl w:val="0"/>
        <w:autoSpaceDE w:val="0"/>
        <w:autoSpaceDN w:val="0"/>
        <w:adjustRightInd w:val="0"/>
        <w:spacing w:line="360" w:lineRule="auto"/>
        <w:rPr>
          <w:rFonts w:eastAsiaTheme="minorEastAsia"/>
        </w:rPr>
      </w:pPr>
      <w:r w:rsidRPr="00C62FBC">
        <w:rPr>
          <w:rFonts w:eastAsiaTheme="minorEastAsia"/>
        </w:rPr>
        <w:t>Robustness of LC-MS/MS measurement of glucose-1</w:t>
      </w:r>
      <w:proofErr w:type="gramStart"/>
      <w:r w:rsidRPr="00C62FBC">
        <w:rPr>
          <w:rFonts w:eastAsiaTheme="minorEastAsia"/>
        </w:rPr>
        <w:t>,6</w:t>
      </w:r>
      <w:proofErr w:type="gramEnd"/>
      <w:r w:rsidRPr="00C62FBC">
        <w:rPr>
          <w:rFonts w:eastAsiaTheme="minorEastAsia"/>
        </w:rPr>
        <w:t>-13C in mouse plasma samples. The chromatograms show signal intensity (SRM,</w:t>
      </w:r>
      <w:r>
        <w:rPr>
          <w:rFonts w:eastAsiaTheme="minorEastAsia"/>
        </w:rPr>
        <w:t xml:space="preserve"> </w:t>
      </w:r>
      <w:r w:rsidRPr="00C62FBC">
        <w:rPr>
          <w:rFonts w:eastAsiaTheme="minorEastAsia"/>
        </w:rPr>
        <w:t>m/z 181 &gt; 90; raw unsmoothed data) as a function of time for 3 mice on HFD without metformin, each at 0 h and 3 h feeding time (confer Fig.</w:t>
      </w:r>
      <w:r>
        <w:rPr>
          <w:rFonts w:eastAsiaTheme="minorEastAsia"/>
        </w:rPr>
        <w:t xml:space="preserve"> 4</w:t>
      </w:r>
      <w:r w:rsidRPr="00C62FBC">
        <w:rPr>
          <w:rFonts w:eastAsiaTheme="minorEastAsia"/>
        </w:rPr>
        <w:t>). The large peak at 2.2 min elution time represents glucose-1</w:t>
      </w:r>
      <w:proofErr w:type="gramStart"/>
      <w:r w:rsidRPr="00C62FBC">
        <w:rPr>
          <w:rFonts w:eastAsiaTheme="minorEastAsia"/>
        </w:rPr>
        <w:t>,6</w:t>
      </w:r>
      <w:proofErr w:type="gramEnd"/>
      <w:r w:rsidRPr="00C62FBC">
        <w:rPr>
          <w:rFonts w:eastAsiaTheme="minorEastAsia"/>
        </w:rPr>
        <w:t>-13C.  </w:t>
      </w:r>
      <w:r w:rsidRPr="00C62FBC">
        <w:fldChar w:fldCharType="begin"/>
      </w:r>
      <w:r w:rsidRPr="00C62FBC">
        <w:instrText xml:space="preserve"> ADDIN EN.REFLIST </w:instrText>
      </w:r>
      <w:r w:rsidRPr="00C62FBC">
        <w:fldChar w:fldCharType="end"/>
      </w:r>
    </w:p>
    <w:p w14:paraId="02FA31B3" w14:textId="517F9F8C" w:rsidR="00D60EA9" w:rsidRPr="00604416" w:rsidRDefault="00EB4103" w:rsidP="00B65B6F">
      <w:pPr>
        <w:spacing w:line="240" w:lineRule="auto"/>
        <w:jc w:val="left"/>
      </w:pPr>
      <w:r>
        <w:br w:type="page"/>
      </w:r>
    </w:p>
    <w:p w14:paraId="25910C2D" w14:textId="5A9BB968" w:rsidR="00B65B6F" w:rsidRPr="00AB73E9" w:rsidRDefault="002D2887" w:rsidP="004238A0">
      <w:pPr>
        <w:pStyle w:val="berschrift2"/>
        <w:rPr>
          <w:rFonts w:cs="Times New Roman"/>
        </w:rPr>
      </w:pPr>
      <w:r>
        <w:lastRenderedPageBreak/>
        <w:t>Supplementary</w:t>
      </w:r>
      <w:r w:rsidR="00B65B6F">
        <w:t xml:space="preserve"> Tables</w:t>
      </w:r>
    </w:p>
    <w:tbl>
      <w:tblPr>
        <w:tblStyle w:val="Tabellenraster"/>
        <w:tblW w:w="9198" w:type="dxa"/>
        <w:tblLayout w:type="fixed"/>
        <w:tblLook w:val="04A0" w:firstRow="1" w:lastRow="0" w:firstColumn="1" w:lastColumn="0" w:noHBand="0" w:noVBand="1"/>
      </w:tblPr>
      <w:tblGrid>
        <w:gridCol w:w="1998"/>
        <w:gridCol w:w="1800"/>
        <w:gridCol w:w="1800"/>
        <w:gridCol w:w="1800"/>
        <w:gridCol w:w="1800"/>
      </w:tblGrid>
      <w:tr w:rsidR="00B65B6F" w14:paraId="3789ABED" w14:textId="77777777" w:rsidTr="00C920F9">
        <w:tc>
          <w:tcPr>
            <w:tcW w:w="1998" w:type="dxa"/>
            <w:vAlign w:val="center"/>
          </w:tcPr>
          <w:p w14:paraId="488CE161" w14:textId="77777777" w:rsidR="00B65B6F" w:rsidRPr="00E14F63" w:rsidRDefault="00B65B6F" w:rsidP="00C920F9">
            <w:pPr>
              <w:spacing w:line="360" w:lineRule="exact"/>
              <w:rPr>
                <w:b/>
                <w:sz w:val="24"/>
                <w:szCs w:val="24"/>
              </w:rPr>
            </w:pPr>
          </w:p>
        </w:tc>
        <w:tc>
          <w:tcPr>
            <w:tcW w:w="1800" w:type="dxa"/>
            <w:vAlign w:val="center"/>
          </w:tcPr>
          <w:p w14:paraId="5FAF2792" w14:textId="77777777" w:rsidR="00B65B6F" w:rsidRPr="00E14F63" w:rsidRDefault="00B65B6F" w:rsidP="00C920F9">
            <w:pPr>
              <w:spacing w:line="360" w:lineRule="exact"/>
              <w:rPr>
                <w:b/>
                <w:sz w:val="24"/>
                <w:szCs w:val="24"/>
              </w:rPr>
            </w:pPr>
            <w:r w:rsidRPr="00E14F63">
              <w:rPr>
                <w:b/>
                <w:sz w:val="24"/>
                <w:szCs w:val="24"/>
              </w:rPr>
              <w:t xml:space="preserve">Control </w:t>
            </w:r>
            <w:r w:rsidRPr="00E14F63">
              <w:rPr>
                <w:sz w:val="24"/>
                <w:szCs w:val="24"/>
              </w:rPr>
              <w:t>(n=8)</w:t>
            </w:r>
          </w:p>
        </w:tc>
        <w:tc>
          <w:tcPr>
            <w:tcW w:w="1800" w:type="dxa"/>
            <w:vAlign w:val="center"/>
          </w:tcPr>
          <w:p w14:paraId="5D8DE401" w14:textId="77777777" w:rsidR="00B65B6F" w:rsidRPr="00E14F63" w:rsidRDefault="00B65B6F" w:rsidP="00C920F9">
            <w:pPr>
              <w:spacing w:line="360" w:lineRule="exact"/>
              <w:rPr>
                <w:b/>
                <w:sz w:val="24"/>
                <w:szCs w:val="24"/>
              </w:rPr>
            </w:pPr>
            <w:r w:rsidRPr="00E14F63">
              <w:rPr>
                <w:b/>
                <w:sz w:val="24"/>
                <w:szCs w:val="24"/>
              </w:rPr>
              <w:t xml:space="preserve">HFD </w:t>
            </w:r>
            <w:r w:rsidRPr="00E14F63">
              <w:rPr>
                <w:sz w:val="24"/>
                <w:szCs w:val="24"/>
              </w:rPr>
              <w:t>(n=8)</w:t>
            </w:r>
          </w:p>
        </w:tc>
        <w:tc>
          <w:tcPr>
            <w:tcW w:w="1800" w:type="dxa"/>
            <w:vAlign w:val="center"/>
          </w:tcPr>
          <w:p w14:paraId="2770DDA5" w14:textId="77777777" w:rsidR="00B65B6F" w:rsidRPr="00E14F63" w:rsidRDefault="00B65B6F" w:rsidP="00C920F9">
            <w:pPr>
              <w:spacing w:line="360" w:lineRule="exact"/>
              <w:rPr>
                <w:b/>
                <w:sz w:val="24"/>
                <w:szCs w:val="24"/>
              </w:rPr>
            </w:pPr>
            <w:proofErr w:type="spellStart"/>
            <w:r w:rsidRPr="00E14F63">
              <w:rPr>
                <w:b/>
                <w:sz w:val="24"/>
                <w:szCs w:val="24"/>
              </w:rPr>
              <w:t>HFD+lateMet</w:t>
            </w:r>
            <w:proofErr w:type="spellEnd"/>
            <w:r w:rsidRPr="00E14F63">
              <w:rPr>
                <w:b/>
                <w:sz w:val="24"/>
                <w:szCs w:val="24"/>
              </w:rPr>
              <w:t xml:space="preserve"> </w:t>
            </w:r>
            <w:r w:rsidRPr="00E14F63">
              <w:rPr>
                <w:sz w:val="24"/>
                <w:szCs w:val="24"/>
              </w:rPr>
              <w:t>(n=8)</w:t>
            </w:r>
          </w:p>
        </w:tc>
        <w:tc>
          <w:tcPr>
            <w:tcW w:w="1800" w:type="dxa"/>
            <w:vAlign w:val="center"/>
          </w:tcPr>
          <w:p w14:paraId="2FF3D045" w14:textId="77777777" w:rsidR="00B65B6F" w:rsidRPr="00E14F63" w:rsidRDefault="00B65B6F" w:rsidP="00C920F9">
            <w:pPr>
              <w:spacing w:line="360" w:lineRule="exact"/>
              <w:rPr>
                <w:b/>
                <w:sz w:val="24"/>
                <w:szCs w:val="24"/>
              </w:rPr>
            </w:pPr>
            <w:r w:rsidRPr="00E14F63">
              <w:rPr>
                <w:b/>
                <w:sz w:val="24"/>
                <w:szCs w:val="24"/>
              </w:rPr>
              <w:t xml:space="preserve">HFD+Met </w:t>
            </w:r>
            <w:r w:rsidRPr="00E14F63">
              <w:rPr>
                <w:sz w:val="24"/>
                <w:szCs w:val="24"/>
              </w:rPr>
              <w:t>(n=8)</w:t>
            </w:r>
          </w:p>
        </w:tc>
      </w:tr>
      <w:tr w:rsidR="00B65B6F" w14:paraId="7ED933A6" w14:textId="77777777" w:rsidTr="00C920F9">
        <w:tc>
          <w:tcPr>
            <w:tcW w:w="1998" w:type="dxa"/>
            <w:vAlign w:val="center"/>
          </w:tcPr>
          <w:p w14:paraId="37957A2A" w14:textId="77777777" w:rsidR="00B65B6F" w:rsidRPr="00E14F63" w:rsidRDefault="00B65B6F" w:rsidP="00C920F9">
            <w:pPr>
              <w:spacing w:line="360" w:lineRule="exact"/>
              <w:rPr>
                <w:b/>
                <w:sz w:val="24"/>
                <w:szCs w:val="24"/>
              </w:rPr>
            </w:pPr>
            <w:r w:rsidRPr="00E14F63">
              <w:rPr>
                <w:b/>
                <w:sz w:val="24"/>
                <w:szCs w:val="24"/>
              </w:rPr>
              <w:t xml:space="preserve">Fasted Glucose </w:t>
            </w:r>
            <w:r w:rsidRPr="00E14F63">
              <w:rPr>
                <w:sz w:val="24"/>
                <w:szCs w:val="24"/>
              </w:rPr>
              <w:t>[mg/dl]</w:t>
            </w:r>
          </w:p>
        </w:tc>
        <w:tc>
          <w:tcPr>
            <w:tcW w:w="1800" w:type="dxa"/>
            <w:vAlign w:val="center"/>
          </w:tcPr>
          <w:p w14:paraId="7C7C79A4" w14:textId="77777777" w:rsidR="00B65B6F" w:rsidRPr="00E14F63" w:rsidRDefault="00B65B6F" w:rsidP="00C920F9">
            <w:pPr>
              <w:spacing w:line="360" w:lineRule="exact"/>
              <w:rPr>
                <w:sz w:val="24"/>
                <w:szCs w:val="24"/>
              </w:rPr>
            </w:pPr>
            <w:r w:rsidRPr="00E14F63">
              <w:rPr>
                <w:sz w:val="24"/>
                <w:szCs w:val="24"/>
              </w:rPr>
              <w:t>72 ± 6</w:t>
            </w:r>
          </w:p>
        </w:tc>
        <w:tc>
          <w:tcPr>
            <w:tcW w:w="1800" w:type="dxa"/>
            <w:vAlign w:val="center"/>
          </w:tcPr>
          <w:p w14:paraId="4E53875B" w14:textId="77777777" w:rsidR="00B65B6F" w:rsidRPr="00E14F63" w:rsidRDefault="00B65B6F" w:rsidP="00C920F9">
            <w:pPr>
              <w:spacing w:line="360" w:lineRule="exact"/>
              <w:rPr>
                <w:sz w:val="24"/>
                <w:szCs w:val="24"/>
              </w:rPr>
            </w:pPr>
            <w:r w:rsidRPr="00E14F63">
              <w:rPr>
                <w:sz w:val="24"/>
                <w:szCs w:val="24"/>
              </w:rPr>
              <w:t>83 ± 12*</w:t>
            </w:r>
          </w:p>
        </w:tc>
        <w:tc>
          <w:tcPr>
            <w:tcW w:w="1800" w:type="dxa"/>
            <w:vAlign w:val="center"/>
          </w:tcPr>
          <w:p w14:paraId="757C94C8" w14:textId="77777777" w:rsidR="00B65B6F" w:rsidRPr="00E14F63" w:rsidRDefault="00B65B6F" w:rsidP="00C920F9">
            <w:pPr>
              <w:spacing w:line="360" w:lineRule="exact"/>
              <w:rPr>
                <w:sz w:val="24"/>
                <w:szCs w:val="24"/>
              </w:rPr>
            </w:pPr>
            <w:r w:rsidRPr="00E14F63">
              <w:rPr>
                <w:sz w:val="24"/>
                <w:szCs w:val="24"/>
              </w:rPr>
              <w:t>83 ± 12*</w:t>
            </w:r>
          </w:p>
        </w:tc>
        <w:tc>
          <w:tcPr>
            <w:tcW w:w="1800" w:type="dxa"/>
            <w:vAlign w:val="center"/>
          </w:tcPr>
          <w:p w14:paraId="4764BDFB" w14:textId="77777777" w:rsidR="00B65B6F" w:rsidRPr="00E14F63" w:rsidRDefault="00B65B6F" w:rsidP="00C920F9">
            <w:pPr>
              <w:spacing w:line="360" w:lineRule="exact"/>
              <w:rPr>
                <w:sz w:val="24"/>
                <w:szCs w:val="24"/>
              </w:rPr>
            </w:pPr>
            <w:r w:rsidRPr="00E14F63">
              <w:rPr>
                <w:sz w:val="24"/>
                <w:szCs w:val="24"/>
              </w:rPr>
              <w:t>83 ± 12*</w:t>
            </w:r>
          </w:p>
        </w:tc>
      </w:tr>
      <w:tr w:rsidR="00B65B6F" w14:paraId="144D7920" w14:textId="77777777" w:rsidTr="00C920F9">
        <w:tc>
          <w:tcPr>
            <w:tcW w:w="1998" w:type="dxa"/>
            <w:vAlign w:val="center"/>
          </w:tcPr>
          <w:p w14:paraId="197D7EF1" w14:textId="2EC8602C" w:rsidR="00B65B6F" w:rsidRPr="00E14F63" w:rsidRDefault="00415C0B" w:rsidP="00C920F9">
            <w:pPr>
              <w:spacing w:line="360" w:lineRule="exact"/>
              <w:rPr>
                <w:b/>
                <w:sz w:val="24"/>
                <w:szCs w:val="24"/>
              </w:rPr>
            </w:pPr>
            <w:r w:rsidRPr="00415C0B">
              <w:rPr>
                <w:b/>
                <w:sz w:val="24"/>
                <w:szCs w:val="24"/>
              </w:rPr>
              <w:t xml:space="preserve">HbA1c </w:t>
            </w:r>
            <w:r w:rsidR="00B65B6F" w:rsidRPr="00E14F63">
              <w:rPr>
                <w:b/>
                <w:sz w:val="24"/>
                <w:szCs w:val="24"/>
              </w:rPr>
              <w:t xml:space="preserve">(electrophoretic) </w:t>
            </w:r>
            <w:r w:rsidR="00B65B6F" w:rsidRPr="00E14F63">
              <w:rPr>
                <w:sz w:val="24"/>
                <w:szCs w:val="24"/>
              </w:rPr>
              <w:t>[%]</w:t>
            </w:r>
          </w:p>
        </w:tc>
        <w:tc>
          <w:tcPr>
            <w:tcW w:w="1800" w:type="dxa"/>
            <w:vAlign w:val="center"/>
          </w:tcPr>
          <w:p w14:paraId="7E7BA0EA" w14:textId="77777777" w:rsidR="00B65B6F" w:rsidRPr="00E14F63" w:rsidRDefault="00B65B6F" w:rsidP="00C920F9">
            <w:pPr>
              <w:spacing w:line="360" w:lineRule="exact"/>
              <w:rPr>
                <w:sz w:val="24"/>
                <w:szCs w:val="24"/>
              </w:rPr>
            </w:pPr>
            <w:r w:rsidRPr="00E14F63">
              <w:rPr>
                <w:sz w:val="24"/>
                <w:szCs w:val="24"/>
              </w:rPr>
              <w:t>2,8 ± 0,2</w:t>
            </w:r>
          </w:p>
        </w:tc>
        <w:tc>
          <w:tcPr>
            <w:tcW w:w="1800" w:type="dxa"/>
            <w:vAlign w:val="center"/>
          </w:tcPr>
          <w:p w14:paraId="67D92824" w14:textId="77777777" w:rsidR="00B65B6F" w:rsidRPr="00E14F63" w:rsidRDefault="00B65B6F" w:rsidP="00C920F9">
            <w:pPr>
              <w:spacing w:line="360" w:lineRule="exact"/>
              <w:rPr>
                <w:sz w:val="24"/>
                <w:szCs w:val="24"/>
              </w:rPr>
            </w:pPr>
            <w:r w:rsidRPr="00E14F63">
              <w:rPr>
                <w:sz w:val="24"/>
                <w:szCs w:val="24"/>
              </w:rPr>
              <w:t>3,1 ± 0,2*</w:t>
            </w:r>
          </w:p>
        </w:tc>
        <w:tc>
          <w:tcPr>
            <w:tcW w:w="1800" w:type="dxa"/>
            <w:vAlign w:val="center"/>
          </w:tcPr>
          <w:p w14:paraId="10E5E5F1" w14:textId="77777777" w:rsidR="00B65B6F" w:rsidRPr="00E14F63" w:rsidRDefault="00B65B6F" w:rsidP="00C920F9">
            <w:pPr>
              <w:spacing w:line="360" w:lineRule="exact"/>
              <w:rPr>
                <w:sz w:val="24"/>
                <w:szCs w:val="24"/>
              </w:rPr>
            </w:pPr>
            <w:r w:rsidRPr="00E14F63">
              <w:rPr>
                <w:sz w:val="24"/>
                <w:szCs w:val="24"/>
              </w:rPr>
              <w:t>2,7 ± 0,2</w:t>
            </w:r>
            <w:r w:rsidRPr="00E14F63">
              <w:rPr>
                <w:sz w:val="24"/>
                <w:szCs w:val="24"/>
                <w:vertAlign w:val="superscript"/>
              </w:rPr>
              <w:t>#</w:t>
            </w:r>
          </w:p>
        </w:tc>
        <w:tc>
          <w:tcPr>
            <w:tcW w:w="1800" w:type="dxa"/>
            <w:vAlign w:val="center"/>
          </w:tcPr>
          <w:p w14:paraId="5EB30180" w14:textId="77777777" w:rsidR="00B65B6F" w:rsidRPr="00E14F63" w:rsidRDefault="00B65B6F" w:rsidP="00C920F9">
            <w:pPr>
              <w:spacing w:line="360" w:lineRule="exact"/>
              <w:rPr>
                <w:sz w:val="24"/>
                <w:szCs w:val="24"/>
              </w:rPr>
            </w:pPr>
            <w:r w:rsidRPr="00E14F63">
              <w:rPr>
                <w:sz w:val="24"/>
                <w:szCs w:val="24"/>
              </w:rPr>
              <w:t>2,7 ± 0,1</w:t>
            </w:r>
            <w:r w:rsidRPr="00E14F63">
              <w:rPr>
                <w:sz w:val="24"/>
                <w:szCs w:val="24"/>
                <w:vertAlign w:val="superscript"/>
              </w:rPr>
              <w:t>##</w:t>
            </w:r>
          </w:p>
        </w:tc>
      </w:tr>
      <w:tr w:rsidR="00B65B6F" w14:paraId="334BFD0B" w14:textId="77777777" w:rsidTr="00C920F9">
        <w:tc>
          <w:tcPr>
            <w:tcW w:w="1998" w:type="dxa"/>
            <w:vAlign w:val="center"/>
          </w:tcPr>
          <w:p w14:paraId="71F08C51" w14:textId="5360CFAC" w:rsidR="00B65B6F" w:rsidRPr="00E14F63" w:rsidRDefault="00415C0B" w:rsidP="00C920F9">
            <w:pPr>
              <w:spacing w:line="360" w:lineRule="exact"/>
              <w:rPr>
                <w:b/>
                <w:sz w:val="24"/>
                <w:szCs w:val="24"/>
              </w:rPr>
            </w:pPr>
            <w:r w:rsidRPr="00415C0B">
              <w:rPr>
                <w:b/>
                <w:sz w:val="24"/>
                <w:szCs w:val="24"/>
              </w:rPr>
              <w:t xml:space="preserve">HbA1c </w:t>
            </w:r>
            <w:r w:rsidR="00B65B6F" w:rsidRPr="00E14F63">
              <w:rPr>
                <w:b/>
                <w:sz w:val="24"/>
                <w:szCs w:val="24"/>
              </w:rPr>
              <w:t>(</w:t>
            </w:r>
            <w:proofErr w:type="spellStart"/>
            <w:r w:rsidR="00B65B6F" w:rsidRPr="00E14F63">
              <w:rPr>
                <w:b/>
                <w:sz w:val="24"/>
                <w:szCs w:val="24"/>
              </w:rPr>
              <w:t>turbidimetric</w:t>
            </w:r>
            <w:proofErr w:type="spellEnd"/>
            <w:r w:rsidR="00B65B6F" w:rsidRPr="00E14F63">
              <w:rPr>
                <w:b/>
                <w:sz w:val="24"/>
                <w:szCs w:val="24"/>
              </w:rPr>
              <w:t>)</w:t>
            </w:r>
          </w:p>
          <w:p w14:paraId="3443E3E8" w14:textId="77777777" w:rsidR="00B65B6F" w:rsidRPr="00E14F63" w:rsidRDefault="00B65B6F" w:rsidP="00C920F9">
            <w:pPr>
              <w:spacing w:line="360" w:lineRule="exact"/>
              <w:rPr>
                <w:sz w:val="24"/>
                <w:szCs w:val="24"/>
              </w:rPr>
            </w:pPr>
            <w:r w:rsidRPr="00E14F63">
              <w:rPr>
                <w:sz w:val="24"/>
                <w:szCs w:val="24"/>
              </w:rPr>
              <w:t>[%]</w:t>
            </w:r>
          </w:p>
        </w:tc>
        <w:tc>
          <w:tcPr>
            <w:tcW w:w="1800" w:type="dxa"/>
            <w:vAlign w:val="center"/>
          </w:tcPr>
          <w:p w14:paraId="2B8B0516" w14:textId="77777777" w:rsidR="00B65B6F" w:rsidRPr="00E14F63" w:rsidRDefault="00B65B6F" w:rsidP="00C920F9">
            <w:pPr>
              <w:spacing w:line="360" w:lineRule="exact"/>
              <w:rPr>
                <w:sz w:val="24"/>
                <w:szCs w:val="24"/>
              </w:rPr>
            </w:pPr>
            <w:r w:rsidRPr="00E14F63">
              <w:rPr>
                <w:sz w:val="24"/>
                <w:szCs w:val="24"/>
              </w:rPr>
              <w:t>3,8 ± 0,3</w:t>
            </w:r>
          </w:p>
        </w:tc>
        <w:tc>
          <w:tcPr>
            <w:tcW w:w="1800" w:type="dxa"/>
            <w:vAlign w:val="center"/>
          </w:tcPr>
          <w:p w14:paraId="0F4EF39D" w14:textId="77777777" w:rsidR="00B65B6F" w:rsidRPr="00E14F63" w:rsidRDefault="00B65B6F" w:rsidP="00C920F9">
            <w:pPr>
              <w:spacing w:line="360" w:lineRule="exact"/>
              <w:rPr>
                <w:sz w:val="24"/>
                <w:szCs w:val="24"/>
              </w:rPr>
            </w:pPr>
            <w:r w:rsidRPr="00E14F63">
              <w:rPr>
                <w:sz w:val="24"/>
                <w:szCs w:val="24"/>
              </w:rPr>
              <w:t>4,2 ± 0,3</w:t>
            </w:r>
          </w:p>
        </w:tc>
        <w:tc>
          <w:tcPr>
            <w:tcW w:w="1800" w:type="dxa"/>
            <w:vAlign w:val="center"/>
          </w:tcPr>
          <w:p w14:paraId="62E4809C" w14:textId="77777777" w:rsidR="00B65B6F" w:rsidRPr="00E14F63" w:rsidRDefault="00B65B6F" w:rsidP="00C920F9">
            <w:pPr>
              <w:spacing w:line="360" w:lineRule="exact"/>
              <w:rPr>
                <w:sz w:val="24"/>
                <w:szCs w:val="24"/>
              </w:rPr>
            </w:pPr>
            <w:r w:rsidRPr="00E14F63">
              <w:rPr>
                <w:sz w:val="24"/>
                <w:szCs w:val="24"/>
              </w:rPr>
              <w:t>3,8 ± 0,4</w:t>
            </w:r>
          </w:p>
        </w:tc>
        <w:tc>
          <w:tcPr>
            <w:tcW w:w="1800" w:type="dxa"/>
            <w:vAlign w:val="center"/>
          </w:tcPr>
          <w:p w14:paraId="7326D1D0" w14:textId="77777777" w:rsidR="00B65B6F" w:rsidRPr="00E14F63" w:rsidRDefault="00B65B6F" w:rsidP="00C920F9">
            <w:pPr>
              <w:spacing w:line="360" w:lineRule="exact"/>
              <w:rPr>
                <w:sz w:val="24"/>
                <w:szCs w:val="24"/>
              </w:rPr>
            </w:pPr>
            <w:r w:rsidRPr="00E14F63">
              <w:rPr>
                <w:sz w:val="24"/>
                <w:szCs w:val="24"/>
              </w:rPr>
              <w:t>3,6 ± 0,2</w:t>
            </w:r>
            <w:r w:rsidRPr="00E14F63">
              <w:rPr>
                <w:sz w:val="24"/>
                <w:szCs w:val="24"/>
                <w:vertAlign w:val="superscript"/>
              </w:rPr>
              <w:t>##</w:t>
            </w:r>
          </w:p>
        </w:tc>
      </w:tr>
      <w:tr w:rsidR="00B65B6F" w:rsidRPr="00EA5053" w14:paraId="4F3F8417" w14:textId="77777777" w:rsidTr="00C920F9">
        <w:tc>
          <w:tcPr>
            <w:tcW w:w="1998" w:type="dxa"/>
            <w:vAlign w:val="center"/>
          </w:tcPr>
          <w:p w14:paraId="37568717" w14:textId="5D42B096" w:rsidR="00B65B6F" w:rsidRPr="00E14F63" w:rsidRDefault="00415C0B" w:rsidP="00C920F9">
            <w:pPr>
              <w:spacing w:line="360" w:lineRule="exact"/>
              <w:rPr>
                <w:b/>
                <w:sz w:val="24"/>
                <w:szCs w:val="24"/>
              </w:rPr>
            </w:pPr>
            <w:r w:rsidRPr="00415C0B">
              <w:rPr>
                <w:b/>
                <w:sz w:val="24"/>
                <w:szCs w:val="24"/>
              </w:rPr>
              <w:t xml:space="preserve">HbA1c </w:t>
            </w:r>
            <w:r w:rsidR="00B65B6F" w:rsidRPr="00E14F63">
              <w:rPr>
                <w:b/>
                <w:sz w:val="24"/>
                <w:szCs w:val="24"/>
              </w:rPr>
              <w:t xml:space="preserve">(calculated from </w:t>
            </w:r>
            <w:proofErr w:type="spellStart"/>
            <w:r w:rsidR="00B65B6F" w:rsidRPr="00E14F63">
              <w:rPr>
                <w:b/>
                <w:sz w:val="24"/>
                <w:szCs w:val="24"/>
              </w:rPr>
              <w:t>turbidimetric</w:t>
            </w:r>
            <w:proofErr w:type="spellEnd"/>
            <w:r w:rsidR="00B65B6F" w:rsidRPr="00E14F63">
              <w:rPr>
                <w:b/>
                <w:sz w:val="24"/>
                <w:szCs w:val="24"/>
              </w:rPr>
              <w:t xml:space="preserve"> analysis) </w:t>
            </w:r>
            <w:r w:rsidR="00B65B6F" w:rsidRPr="00E14F63">
              <w:rPr>
                <w:sz w:val="24"/>
                <w:szCs w:val="24"/>
              </w:rPr>
              <w:t>[</w:t>
            </w:r>
            <w:proofErr w:type="spellStart"/>
            <w:r w:rsidR="00B65B6F" w:rsidRPr="00E14F63">
              <w:rPr>
                <w:sz w:val="24"/>
                <w:szCs w:val="24"/>
              </w:rPr>
              <w:t>mmol</w:t>
            </w:r>
            <w:proofErr w:type="spellEnd"/>
            <w:r w:rsidR="00B65B6F" w:rsidRPr="00E14F63">
              <w:rPr>
                <w:sz w:val="24"/>
                <w:szCs w:val="24"/>
              </w:rPr>
              <w:t>/</w:t>
            </w:r>
            <w:proofErr w:type="spellStart"/>
            <w:r w:rsidR="00B65B6F" w:rsidRPr="00E14F63">
              <w:rPr>
                <w:sz w:val="24"/>
                <w:szCs w:val="24"/>
              </w:rPr>
              <w:t>mol</w:t>
            </w:r>
            <w:proofErr w:type="spellEnd"/>
            <w:r w:rsidR="00B65B6F" w:rsidRPr="00E14F63">
              <w:rPr>
                <w:sz w:val="24"/>
                <w:szCs w:val="24"/>
              </w:rPr>
              <w:t>]</w:t>
            </w:r>
          </w:p>
        </w:tc>
        <w:tc>
          <w:tcPr>
            <w:tcW w:w="1800" w:type="dxa"/>
            <w:vAlign w:val="center"/>
          </w:tcPr>
          <w:p w14:paraId="0D89564C" w14:textId="77777777" w:rsidR="00B65B6F" w:rsidRPr="00E14F63" w:rsidRDefault="00B65B6F" w:rsidP="00C920F9">
            <w:pPr>
              <w:spacing w:line="360" w:lineRule="exact"/>
              <w:rPr>
                <w:sz w:val="24"/>
                <w:szCs w:val="24"/>
              </w:rPr>
            </w:pPr>
            <w:r w:rsidRPr="00E14F63">
              <w:rPr>
                <w:sz w:val="24"/>
                <w:szCs w:val="24"/>
              </w:rPr>
              <w:t>17.6 ± 2.5</w:t>
            </w:r>
          </w:p>
        </w:tc>
        <w:tc>
          <w:tcPr>
            <w:tcW w:w="1800" w:type="dxa"/>
            <w:vAlign w:val="center"/>
          </w:tcPr>
          <w:p w14:paraId="68C06C63" w14:textId="77777777" w:rsidR="00B65B6F" w:rsidRPr="00E14F63" w:rsidRDefault="00B65B6F" w:rsidP="00C920F9">
            <w:pPr>
              <w:spacing w:line="360" w:lineRule="exact"/>
              <w:rPr>
                <w:sz w:val="24"/>
                <w:szCs w:val="24"/>
              </w:rPr>
            </w:pPr>
            <w:r w:rsidRPr="00E14F63">
              <w:rPr>
                <w:sz w:val="24"/>
                <w:szCs w:val="24"/>
              </w:rPr>
              <w:t>22.4 ± 3.8*</w:t>
            </w:r>
          </w:p>
        </w:tc>
        <w:tc>
          <w:tcPr>
            <w:tcW w:w="1800" w:type="dxa"/>
            <w:vAlign w:val="center"/>
          </w:tcPr>
          <w:p w14:paraId="390AF672" w14:textId="77777777" w:rsidR="00B65B6F" w:rsidRPr="00E14F63" w:rsidRDefault="00B65B6F" w:rsidP="00C920F9">
            <w:pPr>
              <w:spacing w:line="360" w:lineRule="exact"/>
              <w:rPr>
                <w:sz w:val="24"/>
                <w:szCs w:val="24"/>
              </w:rPr>
            </w:pPr>
            <w:r w:rsidRPr="00E14F63">
              <w:rPr>
                <w:sz w:val="24"/>
                <w:szCs w:val="24"/>
              </w:rPr>
              <w:t>17.9  ± 4.5</w:t>
            </w:r>
          </w:p>
        </w:tc>
        <w:tc>
          <w:tcPr>
            <w:tcW w:w="1800" w:type="dxa"/>
            <w:vAlign w:val="center"/>
          </w:tcPr>
          <w:p w14:paraId="749D3D24" w14:textId="77777777" w:rsidR="00B65B6F" w:rsidRPr="00E14F63" w:rsidRDefault="00B65B6F" w:rsidP="00C920F9">
            <w:pPr>
              <w:spacing w:line="360" w:lineRule="exact"/>
              <w:rPr>
                <w:sz w:val="24"/>
                <w:szCs w:val="24"/>
              </w:rPr>
            </w:pPr>
            <w:r w:rsidRPr="00E14F63">
              <w:rPr>
                <w:sz w:val="24"/>
                <w:szCs w:val="24"/>
              </w:rPr>
              <w:t>15.6  ± 2.6</w:t>
            </w:r>
            <w:r w:rsidRPr="00E14F63">
              <w:rPr>
                <w:sz w:val="24"/>
                <w:szCs w:val="24"/>
                <w:vertAlign w:val="superscript"/>
              </w:rPr>
              <w:t>##</w:t>
            </w:r>
          </w:p>
        </w:tc>
      </w:tr>
      <w:tr w:rsidR="00B65B6F" w14:paraId="2BB10512" w14:textId="77777777" w:rsidTr="00C920F9">
        <w:tc>
          <w:tcPr>
            <w:tcW w:w="1998" w:type="dxa"/>
            <w:vAlign w:val="center"/>
          </w:tcPr>
          <w:p w14:paraId="52BB437E" w14:textId="77777777" w:rsidR="00B65B6F" w:rsidRPr="00E14F63" w:rsidRDefault="00B65B6F" w:rsidP="00C920F9">
            <w:pPr>
              <w:spacing w:line="360" w:lineRule="exact"/>
              <w:rPr>
                <w:b/>
                <w:sz w:val="24"/>
                <w:szCs w:val="24"/>
              </w:rPr>
            </w:pPr>
            <w:r w:rsidRPr="00E14F63">
              <w:rPr>
                <w:b/>
                <w:sz w:val="24"/>
                <w:szCs w:val="24"/>
              </w:rPr>
              <w:t xml:space="preserve">Triglycerides </w:t>
            </w:r>
            <w:r w:rsidRPr="00E14F63">
              <w:rPr>
                <w:sz w:val="24"/>
                <w:szCs w:val="24"/>
              </w:rPr>
              <w:t>[mg/dl]</w:t>
            </w:r>
          </w:p>
        </w:tc>
        <w:tc>
          <w:tcPr>
            <w:tcW w:w="1800" w:type="dxa"/>
            <w:vAlign w:val="center"/>
          </w:tcPr>
          <w:p w14:paraId="75190A25" w14:textId="77777777" w:rsidR="00B65B6F" w:rsidRPr="00E14F63" w:rsidRDefault="00B65B6F" w:rsidP="00C920F9">
            <w:pPr>
              <w:spacing w:line="360" w:lineRule="exact"/>
              <w:rPr>
                <w:sz w:val="24"/>
                <w:szCs w:val="24"/>
              </w:rPr>
            </w:pPr>
            <w:r w:rsidRPr="00E14F63">
              <w:rPr>
                <w:sz w:val="24"/>
                <w:szCs w:val="24"/>
              </w:rPr>
              <w:t>14,3 ± 3,1</w:t>
            </w:r>
          </w:p>
        </w:tc>
        <w:tc>
          <w:tcPr>
            <w:tcW w:w="1800" w:type="dxa"/>
            <w:vAlign w:val="center"/>
          </w:tcPr>
          <w:p w14:paraId="5CA71152" w14:textId="77777777" w:rsidR="00B65B6F" w:rsidRPr="00E14F63" w:rsidRDefault="00B65B6F" w:rsidP="00C920F9">
            <w:pPr>
              <w:spacing w:line="360" w:lineRule="exact"/>
              <w:rPr>
                <w:sz w:val="24"/>
                <w:szCs w:val="24"/>
              </w:rPr>
            </w:pPr>
            <w:r w:rsidRPr="00E14F63">
              <w:rPr>
                <w:sz w:val="24"/>
                <w:szCs w:val="24"/>
              </w:rPr>
              <w:t>21,0 ± 6,9*</w:t>
            </w:r>
          </w:p>
        </w:tc>
        <w:tc>
          <w:tcPr>
            <w:tcW w:w="1800" w:type="dxa"/>
            <w:vAlign w:val="center"/>
          </w:tcPr>
          <w:p w14:paraId="10505594" w14:textId="77777777" w:rsidR="00B65B6F" w:rsidRPr="00E14F63" w:rsidRDefault="00B65B6F" w:rsidP="00C920F9">
            <w:pPr>
              <w:spacing w:line="360" w:lineRule="exact"/>
              <w:rPr>
                <w:sz w:val="24"/>
                <w:szCs w:val="24"/>
              </w:rPr>
            </w:pPr>
            <w:r w:rsidRPr="00E14F63">
              <w:rPr>
                <w:sz w:val="24"/>
                <w:szCs w:val="24"/>
              </w:rPr>
              <w:t>30,2 ± 11,6*</w:t>
            </w:r>
          </w:p>
        </w:tc>
        <w:tc>
          <w:tcPr>
            <w:tcW w:w="1800" w:type="dxa"/>
            <w:vAlign w:val="center"/>
          </w:tcPr>
          <w:p w14:paraId="74EFB99F" w14:textId="77777777" w:rsidR="00B65B6F" w:rsidRPr="00E14F63" w:rsidRDefault="00B65B6F" w:rsidP="00C920F9">
            <w:pPr>
              <w:spacing w:line="360" w:lineRule="exact"/>
              <w:rPr>
                <w:sz w:val="24"/>
                <w:szCs w:val="24"/>
              </w:rPr>
            </w:pPr>
            <w:r w:rsidRPr="00E14F63">
              <w:rPr>
                <w:sz w:val="24"/>
                <w:szCs w:val="24"/>
              </w:rPr>
              <w:t>32,9 ± 12,2**</w:t>
            </w:r>
          </w:p>
        </w:tc>
      </w:tr>
      <w:tr w:rsidR="00B65B6F" w14:paraId="7A2E3D21" w14:textId="77777777" w:rsidTr="00C920F9">
        <w:tc>
          <w:tcPr>
            <w:tcW w:w="1998" w:type="dxa"/>
            <w:vAlign w:val="center"/>
          </w:tcPr>
          <w:p w14:paraId="411C4434" w14:textId="77777777" w:rsidR="00B65B6F" w:rsidRPr="00E14F63" w:rsidRDefault="00B65B6F" w:rsidP="00C920F9">
            <w:pPr>
              <w:spacing w:line="360" w:lineRule="exact"/>
              <w:rPr>
                <w:b/>
                <w:sz w:val="24"/>
                <w:szCs w:val="24"/>
              </w:rPr>
            </w:pPr>
            <w:r w:rsidRPr="00E14F63">
              <w:rPr>
                <w:b/>
                <w:sz w:val="24"/>
                <w:szCs w:val="24"/>
              </w:rPr>
              <w:t xml:space="preserve">Cholesterol </w:t>
            </w:r>
            <w:r w:rsidRPr="00E14F63">
              <w:rPr>
                <w:sz w:val="24"/>
                <w:szCs w:val="24"/>
              </w:rPr>
              <w:t>[mg/dl]</w:t>
            </w:r>
          </w:p>
        </w:tc>
        <w:tc>
          <w:tcPr>
            <w:tcW w:w="1800" w:type="dxa"/>
            <w:vAlign w:val="center"/>
          </w:tcPr>
          <w:p w14:paraId="74714F5C" w14:textId="77777777" w:rsidR="00B65B6F" w:rsidRPr="00E14F63" w:rsidRDefault="00B65B6F" w:rsidP="00C920F9">
            <w:pPr>
              <w:spacing w:line="360" w:lineRule="exact"/>
              <w:rPr>
                <w:sz w:val="24"/>
                <w:szCs w:val="24"/>
              </w:rPr>
            </w:pPr>
            <w:r w:rsidRPr="00E14F63">
              <w:rPr>
                <w:sz w:val="24"/>
                <w:szCs w:val="24"/>
              </w:rPr>
              <w:t>17,2 ± 1,8</w:t>
            </w:r>
          </w:p>
        </w:tc>
        <w:tc>
          <w:tcPr>
            <w:tcW w:w="1800" w:type="dxa"/>
            <w:vAlign w:val="center"/>
          </w:tcPr>
          <w:p w14:paraId="39FE7FC6" w14:textId="77777777" w:rsidR="00B65B6F" w:rsidRPr="00E14F63" w:rsidRDefault="00B65B6F" w:rsidP="00C920F9">
            <w:pPr>
              <w:spacing w:line="360" w:lineRule="exact"/>
              <w:rPr>
                <w:sz w:val="24"/>
                <w:szCs w:val="24"/>
              </w:rPr>
            </w:pPr>
            <w:r w:rsidRPr="00E14F63">
              <w:rPr>
                <w:sz w:val="24"/>
                <w:szCs w:val="24"/>
              </w:rPr>
              <w:t>49,1 ± 12,7**</w:t>
            </w:r>
          </w:p>
        </w:tc>
        <w:tc>
          <w:tcPr>
            <w:tcW w:w="1800" w:type="dxa"/>
            <w:vAlign w:val="center"/>
          </w:tcPr>
          <w:p w14:paraId="73789270" w14:textId="77777777" w:rsidR="00B65B6F" w:rsidRPr="00E14F63" w:rsidRDefault="00B65B6F" w:rsidP="00C920F9">
            <w:pPr>
              <w:spacing w:line="360" w:lineRule="exact"/>
              <w:rPr>
                <w:sz w:val="24"/>
                <w:szCs w:val="24"/>
              </w:rPr>
            </w:pPr>
            <w:r w:rsidRPr="00E14F63">
              <w:rPr>
                <w:sz w:val="24"/>
                <w:szCs w:val="24"/>
              </w:rPr>
              <w:t>41,6 ± 25,0*</w:t>
            </w:r>
          </w:p>
        </w:tc>
        <w:tc>
          <w:tcPr>
            <w:tcW w:w="1800" w:type="dxa"/>
            <w:vAlign w:val="center"/>
          </w:tcPr>
          <w:p w14:paraId="7396C5C6" w14:textId="77777777" w:rsidR="00B65B6F" w:rsidRPr="00E14F63" w:rsidRDefault="00B65B6F" w:rsidP="00C920F9">
            <w:pPr>
              <w:spacing w:line="360" w:lineRule="exact"/>
              <w:rPr>
                <w:sz w:val="24"/>
                <w:szCs w:val="24"/>
              </w:rPr>
            </w:pPr>
            <w:r w:rsidRPr="00E14F63">
              <w:rPr>
                <w:sz w:val="24"/>
                <w:szCs w:val="24"/>
              </w:rPr>
              <w:t>48,1 ± 15,8**</w:t>
            </w:r>
          </w:p>
        </w:tc>
      </w:tr>
    </w:tbl>
    <w:p w14:paraId="5AEC1319" w14:textId="77777777" w:rsidR="00B65B6F" w:rsidRDefault="00B65B6F" w:rsidP="00B65B6F">
      <w:pPr>
        <w:rPr>
          <w:b/>
        </w:rPr>
      </w:pPr>
    </w:p>
    <w:p w14:paraId="2DA58684" w14:textId="77777777" w:rsidR="00B65B6F" w:rsidRPr="00100B9C" w:rsidRDefault="00B65B6F" w:rsidP="004238A0">
      <w:pPr>
        <w:spacing w:line="360" w:lineRule="auto"/>
        <w:rPr>
          <w:b/>
        </w:rPr>
      </w:pPr>
      <w:r w:rsidRPr="00100B9C">
        <w:rPr>
          <w:b/>
        </w:rPr>
        <w:t>Supplementary Table 1</w:t>
      </w:r>
      <w:r w:rsidRPr="00100B9C">
        <w:t xml:space="preserve"> – </w:t>
      </w:r>
      <w:r w:rsidRPr="00100B9C">
        <w:rPr>
          <w:b/>
        </w:rPr>
        <w:t>Metformin slowed down the development of a metabolic syndrome-like phenotype.</w:t>
      </w:r>
    </w:p>
    <w:p w14:paraId="136E2FE9" w14:textId="40D36C12" w:rsidR="00F55EF2" w:rsidRPr="00604416" w:rsidRDefault="00B65B6F" w:rsidP="00C47D39">
      <w:pPr>
        <w:spacing w:line="360" w:lineRule="auto"/>
      </w:pPr>
      <w:r w:rsidRPr="00100B9C">
        <w:t>After 12 weeks of treatment, sera was analyzed from the ventricle of mice fed with high fat diet and treated with metformin starting at the same time (HFD+Met; n=8), HFD mice treated with metformin after already developing glucose intolerance (</w:t>
      </w:r>
      <w:proofErr w:type="spellStart"/>
      <w:r w:rsidRPr="00100B9C">
        <w:t>HFD+lateMet</w:t>
      </w:r>
      <w:proofErr w:type="spellEnd"/>
      <w:r w:rsidRPr="00100B9C">
        <w:t>; n=8), HFD mice (HFD; n=8) and control mice (n=8</w:t>
      </w:r>
      <w:r w:rsidRPr="004D1E6F">
        <w:t xml:space="preserve">). </w:t>
      </w:r>
      <w:r w:rsidR="00415C0B" w:rsidRPr="00390637">
        <w:rPr>
          <w:rFonts w:cs="Times New Roman"/>
        </w:rPr>
        <w:t>In detail, fasted glucose, g</w:t>
      </w:r>
      <w:r w:rsidR="00415C0B" w:rsidRPr="00390637">
        <w:t xml:space="preserve">lycemic control, judged by glycated hemoglobin </w:t>
      </w:r>
      <w:proofErr w:type="gramStart"/>
      <w:r w:rsidR="00415C0B" w:rsidRPr="00390637">
        <w:rPr>
          <w:lang w:val="en"/>
        </w:rPr>
        <w:t>A1c</w:t>
      </w:r>
      <w:proofErr w:type="gramEnd"/>
      <w:r w:rsidR="00415C0B" w:rsidRPr="00390637">
        <w:t xml:space="preserve"> (HbA1c) levels</w:t>
      </w:r>
      <w:r w:rsidR="00415C0B" w:rsidRPr="00390637">
        <w:rPr>
          <w:rFonts w:cs="Times New Roman"/>
        </w:rPr>
        <w:t xml:space="preserve">, </w:t>
      </w:r>
      <w:r w:rsidR="00415C0B" w:rsidRPr="00390637">
        <w:t>triglycerides</w:t>
      </w:r>
      <w:r w:rsidR="00415C0B" w:rsidRPr="00390637">
        <w:rPr>
          <w:rFonts w:cs="Times New Roman"/>
        </w:rPr>
        <w:t xml:space="preserve"> and </w:t>
      </w:r>
      <w:proofErr w:type="spellStart"/>
      <w:r w:rsidR="00415C0B" w:rsidRPr="00390637">
        <w:t>cholersterol</w:t>
      </w:r>
      <w:proofErr w:type="spellEnd"/>
      <w:r w:rsidR="00415C0B" w:rsidRPr="00390637">
        <w:rPr>
          <w:rFonts w:cs="Times New Roman"/>
        </w:rPr>
        <w:t xml:space="preserve"> were measured.</w:t>
      </w:r>
      <w:r w:rsidR="00415C0B" w:rsidRPr="004D1E6F">
        <w:rPr>
          <w:rFonts w:cs="Times New Roman"/>
        </w:rPr>
        <w:t xml:space="preserve"> </w:t>
      </w:r>
      <w:r w:rsidRPr="004D1E6F">
        <w:t>Data are expressed as mean ± SD. n</w:t>
      </w:r>
      <w:r w:rsidRPr="00100B9C">
        <w:t xml:space="preserve"> indicates the number of individual mice from which blood was collected and analyzed. Differences between groups were analyzed by 1-way ANOVA, followed by Bonferroni’s post-hoc test; *p&lt;0.05 and **p&lt;0.01 HFD groups versus control; </w:t>
      </w:r>
      <w:r w:rsidRPr="00100B9C">
        <w:rPr>
          <w:vertAlign w:val="superscript"/>
        </w:rPr>
        <w:t>#</w:t>
      </w:r>
      <w:r w:rsidRPr="00100B9C">
        <w:t xml:space="preserve">p&lt;0.05 and </w:t>
      </w:r>
      <w:r w:rsidRPr="00100B9C">
        <w:rPr>
          <w:vertAlign w:val="superscript"/>
        </w:rPr>
        <w:t>##</w:t>
      </w:r>
      <w:r w:rsidRPr="00100B9C">
        <w:t xml:space="preserve">p&lt;0.01 HFD+Met or </w:t>
      </w:r>
      <w:proofErr w:type="spellStart"/>
      <w:r w:rsidRPr="00100B9C">
        <w:t>HFD+lateMet</w:t>
      </w:r>
      <w:proofErr w:type="spellEnd"/>
      <w:r w:rsidRPr="00100B9C">
        <w:t xml:space="preserve"> versus HFD.</w:t>
      </w:r>
      <w:r w:rsidR="003D34CD">
        <w:t xml:space="preserve"> </w:t>
      </w:r>
      <w:r w:rsidR="00E03046">
        <w:t>Regarding</w:t>
      </w:r>
      <w:r w:rsidR="00390637">
        <w:t xml:space="preserve"> fasted glucose</w:t>
      </w:r>
      <w:r w:rsidR="005A0937">
        <w:t xml:space="preserve"> levels</w:t>
      </w:r>
      <w:r w:rsidR="00390637">
        <w:t xml:space="preserve">: </w:t>
      </w:r>
      <w:r w:rsidR="005C4766" w:rsidRPr="00E14F63">
        <w:t>83 ± 12</w:t>
      </w:r>
      <w:r w:rsidR="005C4766">
        <w:t xml:space="preserve"> </w:t>
      </w:r>
      <w:r w:rsidR="003D34CD" w:rsidRPr="00E14F63">
        <w:t>mg/dl</w:t>
      </w:r>
      <w:r w:rsidR="003D34CD">
        <w:t xml:space="preserve"> </w:t>
      </w:r>
      <w:r w:rsidR="00390637">
        <w:t>were indeed measured in</w:t>
      </w:r>
      <w:r w:rsidR="005C4766">
        <w:t xml:space="preserve"> </w:t>
      </w:r>
      <w:r w:rsidR="003D34CD">
        <w:t>HFD</w:t>
      </w:r>
      <w:r w:rsidR="00390637">
        <w:t xml:space="preserve">, </w:t>
      </w:r>
      <w:proofErr w:type="spellStart"/>
      <w:r w:rsidR="00390637" w:rsidRPr="00100B9C">
        <w:t>HFD+lateMet</w:t>
      </w:r>
      <w:proofErr w:type="spellEnd"/>
      <w:r w:rsidR="003D34CD">
        <w:t xml:space="preserve"> </w:t>
      </w:r>
      <w:r w:rsidR="00390637">
        <w:t xml:space="preserve">and </w:t>
      </w:r>
      <w:r w:rsidR="00390637" w:rsidRPr="00100B9C">
        <w:t>HFD+Met</w:t>
      </w:r>
      <w:r w:rsidR="00390637">
        <w:t xml:space="preserve"> mice.</w:t>
      </w:r>
      <w:r w:rsidR="00F55EF2" w:rsidRPr="00604416">
        <w:br w:type="page"/>
      </w:r>
      <w:bookmarkEnd w:id="0"/>
    </w:p>
    <w:tbl>
      <w:tblPr>
        <w:tblW w:w="92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04"/>
        <w:gridCol w:w="2304"/>
        <w:gridCol w:w="2304"/>
        <w:gridCol w:w="2304"/>
      </w:tblGrid>
      <w:tr w:rsidR="00B65B6F" w:rsidRPr="00A33C2C" w14:paraId="62AF7318" w14:textId="77777777" w:rsidTr="00C920F9">
        <w:trPr>
          <w:trHeight w:val="405"/>
        </w:trPr>
        <w:tc>
          <w:tcPr>
            <w:tcW w:w="2304" w:type="dxa"/>
            <w:shd w:val="clear" w:color="auto" w:fill="auto"/>
          </w:tcPr>
          <w:p w14:paraId="17250FF4" w14:textId="77777777" w:rsidR="00B65B6F" w:rsidRPr="007F2621" w:rsidRDefault="00B65B6F" w:rsidP="00C920F9">
            <w:pPr>
              <w:spacing w:line="360" w:lineRule="exact"/>
            </w:pPr>
          </w:p>
        </w:tc>
        <w:tc>
          <w:tcPr>
            <w:tcW w:w="2304" w:type="dxa"/>
            <w:shd w:val="clear" w:color="auto" w:fill="auto"/>
          </w:tcPr>
          <w:p w14:paraId="03E1CA4D" w14:textId="77777777" w:rsidR="00B65B6F" w:rsidRPr="007F2621" w:rsidRDefault="00B65B6F" w:rsidP="00C920F9">
            <w:pPr>
              <w:spacing w:line="360" w:lineRule="exact"/>
              <w:rPr>
                <w:b/>
              </w:rPr>
            </w:pPr>
            <w:r w:rsidRPr="007F2621">
              <w:rPr>
                <w:b/>
              </w:rPr>
              <w:t xml:space="preserve">control </w:t>
            </w:r>
            <w:r w:rsidRPr="007F2621">
              <w:t>(n=6)</w:t>
            </w:r>
          </w:p>
        </w:tc>
        <w:tc>
          <w:tcPr>
            <w:tcW w:w="2304" w:type="dxa"/>
            <w:shd w:val="clear" w:color="auto" w:fill="auto"/>
          </w:tcPr>
          <w:p w14:paraId="081AAA77" w14:textId="77777777" w:rsidR="00B65B6F" w:rsidRPr="007F2621" w:rsidRDefault="00B65B6F" w:rsidP="00C920F9">
            <w:pPr>
              <w:spacing w:line="360" w:lineRule="exact"/>
              <w:rPr>
                <w:b/>
              </w:rPr>
            </w:pPr>
            <w:r w:rsidRPr="007F2621">
              <w:rPr>
                <w:b/>
              </w:rPr>
              <w:t xml:space="preserve">HFD </w:t>
            </w:r>
            <w:r w:rsidRPr="007F2621">
              <w:t>(n=4)</w:t>
            </w:r>
          </w:p>
        </w:tc>
        <w:tc>
          <w:tcPr>
            <w:tcW w:w="2304" w:type="dxa"/>
            <w:shd w:val="clear" w:color="auto" w:fill="auto"/>
          </w:tcPr>
          <w:p w14:paraId="020A5D71" w14:textId="77777777" w:rsidR="00B65B6F" w:rsidRPr="007F2621" w:rsidRDefault="00B65B6F" w:rsidP="00C920F9">
            <w:pPr>
              <w:spacing w:line="360" w:lineRule="exact"/>
            </w:pPr>
            <w:r>
              <w:rPr>
                <w:b/>
              </w:rPr>
              <w:t>HFD+Met</w:t>
            </w:r>
            <w:r w:rsidRPr="000F6E62">
              <w:t xml:space="preserve"> (n=6)</w:t>
            </w:r>
          </w:p>
        </w:tc>
      </w:tr>
      <w:tr w:rsidR="00B65B6F" w:rsidRPr="00A33C2C" w14:paraId="5C9EA2AD" w14:textId="77777777" w:rsidTr="00C920F9">
        <w:trPr>
          <w:trHeight w:val="405"/>
        </w:trPr>
        <w:tc>
          <w:tcPr>
            <w:tcW w:w="2304" w:type="dxa"/>
            <w:shd w:val="clear" w:color="auto" w:fill="auto"/>
          </w:tcPr>
          <w:p w14:paraId="7FDF3EA7" w14:textId="77777777" w:rsidR="00B65B6F" w:rsidRPr="007F2621" w:rsidRDefault="00B65B6F" w:rsidP="00C920F9">
            <w:pPr>
              <w:spacing w:line="360" w:lineRule="exact"/>
            </w:pPr>
            <w:r w:rsidRPr="007F2621">
              <w:rPr>
                <w:b/>
              </w:rPr>
              <w:t>pH</w:t>
            </w:r>
          </w:p>
        </w:tc>
        <w:tc>
          <w:tcPr>
            <w:tcW w:w="2304" w:type="dxa"/>
            <w:shd w:val="clear" w:color="auto" w:fill="auto"/>
          </w:tcPr>
          <w:p w14:paraId="327382D5" w14:textId="77777777" w:rsidR="00B65B6F" w:rsidRPr="007F2621" w:rsidRDefault="00B65B6F" w:rsidP="00C920F9">
            <w:pPr>
              <w:spacing w:line="360" w:lineRule="exact"/>
            </w:pPr>
            <w:r w:rsidRPr="007F2621">
              <w:t>7.24 ± 0.16</w:t>
            </w:r>
          </w:p>
        </w:tc>
        <w:tc>
          <w:tcPr>
            <w:tcW w:w="2304" w:type="dxa"/>
            <w:shd w:val="clear" w:color="auto" w:fill="auto"/>
          </w:tcPr>
          <w:p w14:paraId="146EEA17" w14:textId="77777777" w:rsidR="00B65B6F" w:rsidRPr="007F2621" w:rsidRDefault="00B65B6F" w:rsidP="00C920F9">
            <w:pPr>
              <w:spacing w:line="360" w:lineRule="exact"/>
            </w:pPr>
            <w:r w:rsidRPr="007F2621">
              <w:t>7.20 ± 0.07</w:t>
            </w:r>
          </w:p>
        </w:tc>
        <w:tc>
          <w:tcPr>
            <w:tcW w:w="2304" w:type="dxa"/>
            <w:shd w:val="clear" w:color="auto" w:fill="auto"/>
          </w:tcPr>
          <w:p w14:paraId="7E173D7B" w14:textId="77777777" w:rsidR="00B65B6F" w:rsidRPr="007F2621" w:rsidRDefault="00B65B6F" w:rsidP="00C920F9">
            <w:pPr>
              <w:spacing w:line="360" w:lineRule="exact"/>
            </w:pPr>
            <w:r w:rsidRPr="007F2621">
              <w:t>7.25 ± 0.05</w:t>
            </w:r>
          </w:p>
        </w:tc>
      </w:tr>
      <w:tr w:rsidR="00B65B6F" w:rsidRPr="00A33C2C" w14:paraId="332C9FED" w14:textId="77777777" w:rsidTr="00C920F9">
        <w:trPr>
          <w:trHeight w:val="405"/>
        </w:trPr>
        <w:tc>
          <w:tcPr>
            <w:tcW w:w="2304" w:type="dxa"/>
            <w:shd w:val="clear" w:color="auto" w:fill="auto"/>
          </w:tcPr>
          <w:p w14:paraId="4CD39E97" w14:textId="77777777" w:rsidR="00B65B6F" w:rsidRPr="007F2621" w:rsidRDefault="00B65B6F" w:rsidP="00C920F9">
            <w:pPr>
              <w:spacing w:line="360" w:lineRule="exact"/>
            </w:pPr>
            <w:r w:rsidRPr="007F2621">
              <w:rPr>
                <w:b/>
              </w:rPr>
              <w:t>pCO</w:t>
            </w:r>
            <w:r w:rsidRPr="007F2621">
              <w:rPr>
                <w:b/>
                <w:vertAlign w:val="subscript"/>
              </w:rPr>
              <w:t>2</w:t>
            </w:r>
            <w:r w:rsidRPr="007F2621">
              <w:rPr>
                <w:b/>
              </w:rPr>
              <w:t> </w:t>
            </w:r>
            <w:r w:rsidRPr="007F2621">
              <w:t>[</w:t>
            </w:r>
            <w:proofErr w:type="spellStart"/>
            <w:r w:rsidRPr="007F2621">
              <w:t>mmHG</w:t>
            </w:r>
            <w:proofErr w:type="spellEnd"/>
            <w:r w:rsidRPr="007F2621">
              <w:t>]</w:t>
            </w:r>
          </w:p>
        </w:tc>
        <w:tc>
          <w:tcPr>
            <w:tcW w:w="2304" w:type="dxa"/>
            <w:shd w:val="clear" w:color="auto" w:fill="auto"/>
          </w:tcPr>
          <w:p w14:paraId="6D77D53A" w14:textId="77777777" w:rsidR="00B65B6F" w:rsidRPr="007F2621" w:rsidRDefault="00B65B6F" w:rsidP="00C920F9">
            <w:pPr>
              <w:spacing w:line="360" w:lineRule="exact"/>
            </w:pPr>
            <w:r w:rsidRPr="007F2621">
              <w:t>57.9 ± 4.9</w:t>
            </w:r>
          </w:p>
        </w:tc>
        <w:tc>
          <w:tcPr>
            <w:tcW w:w="2304" w:type="dxa"/>
            <w:shd w:val="clear" w:color="auto" w:fill="auto"/>
          </w:tcPr>
          <w:p w14:paraId="293C1220" w14:textId="77777777" w:rsidR="00B65B6F" w:rsidRPr="007F2621" w:rsidRDefault="00B65B6F" w:rsidP="00C920F9">
            <w:pPr>
              <w:spacing w:line="360" w:lineRule="exact"/>
            </w:pPr>
            <w:r w:rsidRPr="007F2621">
              <w:t>59.0 ± 10.8</w:t>
            </w:r>
          </w:p>
        </w:tc>
        <w:tc>
          <w:tcPr>
            <w:tcW w:w="2304" w:type="dxa"/>
            <w:shd w:val="clear" w:color="auto" w:fill="auto"/>
          </w:tcPr>
          <w:p w14:paraId="00901970" w14:textId="77777777" w:rsidR="00B65B6F" w:rsidRPr="007F2621" w:rsidRDefault="00B65B6F" w:rsidP="00C920F9">
            <w:pPr>
              <w:spacing w:line="360" w:lineRule="exact"/>
            </w:pPr>
            <w:r w:rsidRPr="007F2621">
              <w:t>57.1 ± 6.0</w:t>
            </w:r>
          </w:p>
        </w:tc>
      </w:tr>
      <w:tr w:rsidR="00B65B6F" w:rsidRPr="00BF0B01" w14:paraId="74DBF986" w14:textId="77777777" w:rsidTr="00C920F9">
        <w:trPr>
          <w:trHeight w:val="405"/>
        </w:trPr>
        <w:tc>
          <w:tcPr>
            <w:tcW w:w="2304" w:type="dxa"/>
            <w:shd w:val="clear" w:color="auto" w:fill="auto"/>
          </w:tcPr>
          <w:p w14:paraId="52001074" w14:textId="77777777" w:rsidR="00B65B6F" w:rsidRPr="007F2621" w:rsidRDefault="00B65B6F" w:rsidP="00C920F9">
            <w:pPr>
              <w:spacing w:line="360" w:lineRule="exact"/>
              <w:rPr>
                <w:b/>
              </w:rPr>
            </w:pPr>
            <w:r w:rsidRPr="007F2621">
              <w:rPr>
                <w:b/>
              </w:rPr>
              <w:t>pO</w:t>
            </w:r>
            <w:r w:rsidRPr="007F2621">
              <w:rPr>
                <w:b/>
                <w:vertAlign w:val="subscript"/>
              </w:rPr>
              <w:t>2</w:t>
            </w:r>
            <w:r w:rsidRPr="007F2621">
              <w:rPr>
                <w:b/>
              </w:rPr>
              <w:t> </w:t>
            </w:r>
            <w:r w:rsidRPr="007F2621">
              <w:t>[</w:t>
            </w:r>
            <w:proofErr w:type="spellStart"/>
            <w:r w:rsidRPr="007F2621">
              <w:t>mmHG</w:t>
            </w:r>
            <w:proofErr w:type="spellEnd"/>
            <w:r w:rsidRPr="007F2621">
              <w:t>]</w:t>
            </w:r>
          </w:p>
        </w:tc>
        <w:tc>
          <w:tcPr>
            <w:tcW w:w="2304" w:type="dxa"/>
            <w:shd w:val="clear" w:color="auto" w:fill="auto"/>
          </w:tcPr>
          <w:p w14:paraId="678410CF" w14:textId="77777777" w:rsidR="00B65B6F" w:rsidRPr="007F2621" w:rsidRDefault="00B65B6F" w:rsidP="00C920F9">
            <w:pPr>
              <w:spacing w:line="360" w:lineRule="exact"/>
            </w:pPr>
            <w:r w:rsidRPr="007F2621">
              <w:t>34.8 ± 6.5</w:t>
            </w:r>
          </w:p>
        </w:tc>
        <w:tc>
          <w:tcPr>
            <w:tcW w:w="2304" w:type="dxa"/>
            <w:shd w:val="clear" w:color="auto" w:fill="auto"/>
          </w:tcPr>
          <w:p w14:paraId="5085D58D" w14:textId="77777777" w:rsidR="00B65B6F" w:rsidRPr="007F2621" w:rsidRDefault="00B65B6F" w:rsidP="00C920F9">
            <w:pPr>
              <w:spacing w:line="360" w:lineRule="exact"/>
            </w:pPr>
            <w:r w:rsidRPr="007F2621">
              <w:t>36.5 ± 19.2</w:t>
            </w:r>
          </w:p>
        </w:tc>
        <w:tc>
          <w:tcPr>
            <w:tcW w:w="2304" w:type="dxa"/>
            <w:shd w:val="clear" w:color="auto" w:fill="auto"/>
          </w:tcPr>
          <w:p w14:paraId="395E61D5" w14:textId="77777777" w:rsidR="00B65B6F" w:rsidRPr="007F2621" w:rsidRDefault="00B65B6F" w:rsidP="00C920F9">
            <w:pPr>
              <w:spacing w:line="360" w:lineRule="exact"/>
            </w:pPr>
            <w:r w:rsidRPr="007F2621">
              <w:t>25.7 ± 2.0</w:t>
            </w:r>
          </w:p>
        </w:tc>
      </w:tr>
      <w:tr w:rsidR="00B65B6F" w:rsidRPr="00BF0B01" w14:paraId="0A64D1C8" w14:textId="77777777" w:rsidTr="00C920F9">
        <w:trPr>
          <w:trHeight w:val="405"/>
        </w:trPr>
        <w:tc>
          <w:tcPr>
            <w:tcW w:w="2304" w:type="dxa"/>
            <w:shd w:val="clear" w:color="auto" w:fill="auto"/>
          </w:tcPr>
          <w:p w14:paraId="36007F05" w14:textId="77777777" w:rsidR="00B65B6F" w:rsidRPr="007F2621" w:rsidRDefault="00B65B6F" w:rsidP="00C920F9">
            <w:pPr>
              <w:spacing w:line="360" w:lineRule="exact"/>
              <w:rPr>
                <w:b/>
              </w:rPr>
            </w:pPr>
            <w:proofErr w:type="spellStart"/>
            <w:r w:rsidRPr="007F2621">
              <w:rPr>
                <w:b/>
                <w:color w:val="000000"/>
              </w:rPr>
              <w:t>Hb</w:t>
            </w:r>
            <w:proofErr w:type="spellEnd"/>
            <w:r w:rsidRPr="007F2621">
              <w:rPr>
                <w:color w:val="000000"/>
              </w:rPr>
              <w:t xml:space="preserve"> [g/dl]</w:t>
            </w:r>
          </w:p>
        </w:tc>
        <w:tc>
          <w:tcPr>
            <w:tcW w:w="2304" w:type="dxa"/>
            <w:shd w:val="clear" w:color="auto" w:fill="auto"/>
          </w:tcPr>
          <w:p w14:paraId="4C15A786" w14:textId="77777777" w:rsidR="00B65B6F" w:rsidRPr="007F2621" w:rsidRDefault="00B65B6F" w:rsidP="00C920F9">
            <w:pPr>
              <w:spacing w:line="360" w:lineRule="exact"/>
            </w:pPr>
            <w:r w:rsidRPr="007F2621">
              <w:t>15.4 ± 0.5</w:t>
            </w:r>
          </w:p>
        </w:tc>
        <w:tc>
          <w:tcPr>
            <w:tcW w:w="2304" w:type="dxa"/>
            <w:shd w:val="clear" w:color="auto" w:fill="auto"/>
          </w:tcPr>
          <w:p w14:paraId="75C8AF2C" w14:textId="77777777" w:rsidR="00B65B6F" w:rsidRPr="007F2621" w:rsidRDefault="00B65B6F" w:rsidP="00C920F9">
            <w:pPr>
              <w:spacing w:line="360" w:lineRule="exact"/>
            </w:pPr>
            <w:r w:rsidRPr="007F2621">
              <w:t>15.8 ± 0.4</w:t>
            </w:r>
          </w:p>
        </w:tc>
        <w:tc>
          <w:tcPr>
            <w:tcW w:w="2304" w:type="dxa"/>
            <w:shd w:val="clear" w:color="auto" w:fill="auto"/>
          </w:tcPr>
          <w:p w14:paraId="2EF50F9D" w14:textId="77777777" w:rsidR="00B65B6F" w:rsidRPr="007F2621" w:rsidRDefault="00B65B6F" w:rsidP="00C920F9">
            <w:pPr>
              <w:spacing w:line="360" w:lineRule="exact"/>
            </w:pPr>
            <w:r w:rsidRPr="007F2621">
              <w:t>14.6 ± 0.9</w:t>
            </w:r>
          </w:p>
        </w:tc>
      </w:tr>
      <w:tr w:rsidR="00B65B6F" w:rsidRPr="00BF0B01" w14:paraId="7F5D49FF" w14:textId="77777777" w:rsidTr="00C920F9">
        <w:trPr>
          <w:trHeight w:val="405"/>
        </w:trPr>
        <w:tc>
          <w:tcPr>
            <w:tcW w:w="2304" w:type="dxa"/>
            <w:shd w:val="clear" w:color="auto" w:fill="auto"/>
          </w:tcPr>
          <w:p w14:paraId="58D08DAB" w14:textId="77777777" w:rsidR="00B65B6F" w:rsidRPr="007F2621" w:rsidRDefault="00B65B6F" w:rsidP="00C920F9">
            <w:pPr>
              <w:spacing w:line="360" w:lineRule="exact"/>
              <w:rPr>
                <w:color w:val="000000"/>
              </w:rPr>
            </w:pPr>
            <w:r w:rsidRPr="007F2621">
              <w:rPr>
                <w:b/>
                <w:color w:val="000000"/>
              </w:rPr>
              <w:t>sO</w:t>
            </w:r>
            <w:r w:rsidRPr="007F2621">
              <w:rPr>
                <w:b/>
                <w:color w:val="000000"/>
                <w:vertAlign w:val="subscript"/>
              </w:rPr>
              <w:t>2</w:t>
            </w:r>
            <w:r w:rsidRPr="007F2621">
              <w:rPr>
                <w:color w:val="000000"/>
              </w:rPr>
              <w:t xml:space="preserve"> [%]</w:t>
            </w:r>
          </w:p>
        </w:tc>
        <w:tc>
          <w:tcPr>
            <w:tcW w:w="2304" w:type="dxa"/>
            <w:shd w:val="clear" w:color="auto" w:fill="auto"/>
          </w:tcPr>
          <w:p w14:paraId="53D7B2CF" w14:textId="77777777" w:rsidR="00B65B6F" w:rsidRPr="007F2621" w:rsidRDefault="00B65B6F" w:rsidP="00C920F9">
            <w:pPr>
              <w:spacing w:line="360" w:lineRule="exact"/>
            </w:pPr>
            <w:r w:rsidRPr="007F2621">
              <w:t>39.6 ± 24.0</w:t>
            </w:r>
          </w:p>
        </w:tc>
        <w:tc>
          <w:tcPr>
            <w:tcW w:w="2304" w:type="dxa"/>
            <w:shd w:val="clear" w:color="auto" w:fill="auto"/>
          </w:tcPr>
          <w:p w14:paraId="14F3994D" w14:textId="77777777" w:rsidR="00B65B6F" w:rsidRPr="007F2621" w:rsidRDefault="00B65B6F" w:rsidP="00C920F9">
            <w:pPr>
              <w:spacing w:line="360" w:lineRule="exact"/>
            </w:pPr>
            <w:r w:rsidRPr="007F2621">
              <w:t>33.3 ± 23.56</w:t>
            </w:r>
          </w:p>
        </w:tc>
        <w:tc>
          <w:tcPr>
            <w:tcW w:w="2304" w:type="dxa"/>
            <w:shd w:val="clear" w:color="auto" w:fill="auto"/>
          </w:tcPr>
          <w:p w14:paraId="604CDA3D" w14:textId="77777777" w:rsidR="00B65B6F" w:rsidRPr="007F2621" w:rsidRDefault="00B65B6F" w:rsidP="00C920F9">
            <w:pPr>
              <w:spacing w:line="360" w:lineRule="exact"/>
            </w:pPr>
            <w:r w:rsidRPr="007F2621">
              <w:t>23.0 ± 3.9</w:t>
            </w:r>
          </w:p>
        </w:tc>
      </w:tr>
      <w:tr w:rsidR="00B65B6F" w:rsidRPr="00A33C2C" w14:paraId="7BCA65BD" w14:textId="77777777" w:rsidTr="00C920F9">
        <w:trPr>
          <w:trHeight w:val="405"/>
        </w:trPr>
        <w:tc>
          <w:tcPr>
            <w:tcW w:w="2304" w:type="dxa"/>
            <w:shd w:val="clear" w:color="auto" w:fill="auto"/>
          </w:tcPr>
          <w:p w14:paraId="38ECB4CC" w14:textId="77777777" w:rsidR="00B65B6F" w:rsidRPr="007F2621" w:rsidRDefault="00B65B6F" w:rsidP="00C920F9">
            <w:pPr>
              <w:spacing w:line="360" w:lineRule="exact"/>
              <w:rPr>
                <w:b/>
              </w:rPr>
            </w:pPr>
            <w:r w:rsidRPr="007F2621">
              <w:rPr>
                <w:b/>
                <w:color w:val="000000"/>
              </w:rPr>
              <w:t>hematocrit</w:t>
            </w:r>
            <w:r w:rsidRPr="007F2621">
              <w:rPr>
                <w:color w:val="000000"/>
              </w:rPr>
              <w:t xml:space="preserve"> [%]</w:t>
            </w:r>
          </w:p>
        </w:tc>
        <w:tc>
          <w:tcPr>
            <w:tcW w:w="2304" w:type="dxa"/>
            <w:shd w:val="clear" w:color="auto" w:fill="auto"/>
          </w:tcPr>
          <w:p w14:paraId="6BE0C502" w14:textId="77777777" w:rsidR="00B65B6F" w:rsidRPr="007F2621" w:rsidRDefault="00B65B6F" w:rsidP="00C920F9">
            <w:pPr>
              <w:spacing w:line="360" w:lineRule="exact"/>
            </w:pPr>
            <w:r w:rsidRPr="007F2621">
              <w:t>47.1 ± 1.5</w:t>
            </w:r>
          </w:p>
        </w:tc>
        <w:tc>
          <w:tcPr>
            <w:tcW w:w="2304" w:type="dxa"/>
            <w:shd w:val="clear" w:color="auto" w:fill="auto"/>
          </w:tcPr>
          <w:p w14:paraId="28F2C1D5" w14:textId="77777777" w:rsidR="00B65B6F" w:rsidRPr="007F2621" w:rsidRDefault="00B65B6F" w:rsidP="00C920F9">
            <w:pPr>
              <w:spacing w:line="360" w:lineRule="exact"/>
            </w:pPr>
            <w:r w:rsidRPr="007F2621">
              <w:t>48.3 ± 1.2</w:t>
            </w:r>
          </w:p>
        </w:tc>
        <w:tc>
          <w:tcPr>
            <w:tcW w:w="2304" w:type="dxa"/>
            <w:shd w:val="clear" w:color="auto" w:fill="auto"/>
          </w:tcPr>
          <w:p w14:paraId="0402D5A2" w14:textId="77777777" w:rsidR="00B65B6F" w:rsidRPr="007F2621" w:rsidRDefault="00B65B6F" w:rsidP="00C920F9">
            <w:pPr>
              <w:spacing w:line="360" w:lineRule="exact"/>
            </w:pPr>
            <w:r w:rsidRPr="007F2621">
              <w:t>44.9 ± 2.8</w:t>
            </w:r>
          </w:p>
        </w:tc>
      </w:tr>
      <w:tr w:rsidR="00B65B6F" w:rsidRPr="003F41D8" w14:paraId="4CAED5F8" w14:textId="77777777" w:rsidTr="00C920F9">
        <w:trPr>
          <w:trHeight w:val="405"/>
        </w:trPr>
        <w:tc>
          <w:tcPr>
            <w:tcW w:w="2304" w:type="dxa"/>
            <w:shd w:val="clear" w:color="auto" w:fill="auto"/>
          </w:tcPr>
          <w:p w14:paraId="1EAE0537" w14:textId="77777777" w:rsidR="00B65B6F" w:rsidRPr="007F2621" w:rsidRDefault="00B65B6F" w:rsidP="00C920F9">
            <w:pPr>
              <w:spacing w:line="360" w:lineRule="exact"/>
              <w:rPr>
                <w:b/>
              </w:rPr>
            </w:pPr>
            <w:r w:rsidRPr="007F2621">
              <w:rPr>
                <w:b/>
                <w:color w:val="000000"/>
              </w:rPr>
              <w:t>potassium</w:t>
            </w:r>
            <w:r w:rsidRPr="007F2621">
              <w:rPr>
                <w:color w:val="000000"/>
              </w:rPr>
              <w:t xml:space="preserve"> [</w:t>
            </w:r>
            <w:proofErr w:type="spellStart"/>
            <w:r w:rsidRPr="007F2621">
              <w:rPr>
                <w:color w:val="000000"/>
              </w:rPr>
              <w:t>mmol</w:t>
            </w:r>
            <w:proofErr w:type="spellEnd"/>
            <w:r w:rsidRPr="007F2621">
              <w:rPr>
                <w:color w:val="000000"/>
              </w:rPr>
              <w:t>/l]</w:t>
            </w:r>
          </w:p>
        </w:tc>
        <w:tc>
          <w:tcPr>
            <w:tcW w:w="2304" w:type="dxa"/>
            <w:shd w:val="clear" w:color="auto" w:fill="auto"/>
          </w:tcPr>
          <w:p w14:paraId="150AC4B5" w14:textId="77777777" w:rsidR="00B65B6F" w:rsidRPr="007F2621" w:rsidRDefault="00B65B6F" w:rsidP="00C920F9">
            <w:pPr>
              <w:spacing w:line="360" w:lineRule="exact"/>
            </w:pPr>
            <w:r w:rsidRPr="007F2621">
              <w:t>4.9 ± 0.5</w:t>
            </w:r>
          </w:p>
        </w:tc>
        <w:tc>
          <w:tcPr>
            <w:tcW w:w="2304" w:type="dxa"/>
            <w:shd w:val="clear" w:color="auto" w:fill="auto"/>
          </w:tcPr>
          <w:p w14:paraId="5929104B" w14:textId="77777777" w:rsidR="00B65B6F" w:rsidRPr="007F2621" w:rsidRDefault="00B65B6F" w:rsidP="00C920F9">
            <w:pPr>
              <w:spacing w:line="360" w:lineRule="exact"/>
            </w:pPr>
            <w:r w:rsidRPr="007F2621">
              <w:t>5.1 ± 0.4</w:t>
            </w:r>
          </w:p>
        </w:tc>
        <w:tc>
          <w:tcPr>
            <w:tcW w:w="2304" w:type="dxa"/>
            <w:shd w:val="clear" w:color="auto" w:fill="auto"/>
          </w:tcPr>
          <w:p w14:paraId="17630476" w14:textId="77777777" w:rsidR="00B65B6F" w:rsidRPr="007F2621" w:rsidRDefault="00B65B6F" w:rsidP="00C920F9">
            <w:pPr>
              <w:spacing w:line="360" w:lineRule="exact"/>
            </w:pPr>
            <w:r w:rsidRPr="007F2621">
              <w:t>5.2 ± 0.6</w:t>
            </w:r>
          </w:p>
        </w:tc>
      </w:tr>
      <w:tr w:rsidR="00B65B6F" w:rsidRPr="003F41D8" w14:paraId="5E71B5F1" w14:textId="77777777" w:rsidTr="00C920F9">
        <w:trPr>
          <w:trHeight w:val="405"/>
        </w:trPr>
        <w:tc>
          <w:tcPr>
            <w:tcW w:w="2304" w:type="dxa"/>
            <w:shd w:val="clear" w:color="auto" w:fill="auto"/>
          </w:tcPr>
          <w:p w14:paraId="6A536049" w14:textId="77777777" w:rsidR="00B65B6F" w:rsidRPr="007F2621" w:rsidRDefault="00B65B6F" w:rsidP="00C920F9">
            <w:pPr>
              <w:spacing w:line="360" w:lineRule="exact"/>
              <w:rPr>
                <w:b/>
              </w:rPr>
            </w:pPr>
            <w:r w:rsidRPr="007F2621">
              <w:rPr>
                <w:b/>
                <w:color w:val="000000"/>
              </w:rPr>
              <w:t>sodium</w:t>
            </w:r>
            <w:r w:rsidRPr="007F2621">
              <w:rPr>
                <w:color w:val="000000"/>
              </w:rPr>
              <w:t xml:space="preserve"> [</w:t>
            </w:r>
            <w:proofErr w:type="spellStart"/>
            <w:r w:rsidRPr="007F2621">
              <w:rPr>
                <w:color w:val="000000"/>
              </w:rPr>
              <w:t>mmol</w:t>
            </w:r>
            <w:proofErr w:type="spellEnd"/>
            <w:r w:rsidRPr="007F2621">
              <w:rPr>
                <w:color w:val="000000"/>
              </w:rPr>
              <w:t>/l]</w:t>
            </w:r>
          </w:p>
        </w:tc>
        <w:tc>
          <w:tcPr>
            <w:tcW w:w="2304" w:type="dxa"/>
            <w:shd w:val="clear" w:color="auto" w:fill="auto"/>
          </w:tcPr>
          <w:p w14:paraId="1BA1BE84" w14:textId="77777777" w:rsidR="00B65B6F" w:rsidRPr="007F2621" w:rsidRDefault="00B65B6F" w:rsidP="00C920F9">
            <w:pPr>
              <w:spacing w:line="360" w:lineRule="exact"/>
            </w:pPr>
            <w:r w:rsidRPr="007F2621">
              <w:t>141.0 ± 6.8</w:t>
            </w:r>
          </w:p>
        </w:tc>
        <w:tc>
          <w:tcPr>
            <w:tcW w:w="2304" w:type="dxa"/>
            <w:shd w:val="clear" w:color="auto" w:fill="auto"/>
          </w:tcPr>
          <w:p w14:paraId="27169A4F" w14:textId="77777777" w:rsidR="00B65B6F" w:rsidRPr="007F2621" w:rsidRDefault="00B65B6F" w:rsidP="00C920F9">
            <w:pPr>
              <w:spacing w:line="360" w:lineRule="exact"/>
            </w:pPr>
            <w:r w:rsidRPr="007F2621">
              <w:t>143.5 ± 5.3</w:t>
            </w:r>
          </w:p>
        </w:tc>
        <w:tc>
          <w:tcPr>
            <w:tcW w:w="2304" w:type="dxa"/>
            <w:shd w:val="clear" w:color="auto" w:fill="auto"/>
          </w:tcPr>
          <w:p w14:paraId="292A7FB3" w14:textId="77777777" w:rsidR="00B65B6F" w:rsidRPr="007F2621" w:rsidRDefault="00B65B6F" w:rsidP="00C920F9">
            <w:pPr>
              <w:spacing w:line="360" w:lineRule="exact"/>
            </w:pPr>
            <w:r w:rsidRPr="007F2621">
              <w:t>146.5 ± 3.0</w:t>
            </w:r>
          </w:p>
        </w:tc>
      </w:tr>
      <w:tr w:rsidR="00B65B6F" w:rsidRPr="003F41D8" w14:paraId="2E0DFFE7" w14:textId="77777777" w:rsidTr="00C920F9">
        <w:trPr>
          <w:trHeight w:val="405"/>
        </w:trPr>
        <w:tc>
          <w:tcPr>
            <w:tcW w:w="2304" w:type="dxa"/>
            <w:shd w:val="clear" w:color="auto" w:fill="auto"/>
          </w:tcPr>
          <w:p w14:paraId="4B5DB611" w14:textId="77777777" w:rsidR="00B65B6F" w:rsidRPr="007F2621" w:rsidRDefault="00B65B6F" w:rsidP="00C920F9">
            <w:pPr>
              <w:spacing w:line="360" w:lineRule="exact"/>
              <w:rPr>
                <w:b/>
              </w:rPr>
            </w:pPr>
            <w:r w:rsidRPr="007F2621">
              <w:rPr>
                <w:b/>
                <w:color w:val="000000"/>
              </w:rPr>
              <w:t>chloride</w:t>
            </w:r>
            <w:r w:rsidRPr="007F2621">
              <w:rPr>
                <w:color w:val="000000"/>
              </w:rPr>
              <w:t xml:space="preserve"> [</w:t>
            </w:r>
            <w:proofErr w:type="spellStart"/>
            <w:r w:rsidRPr="007F2621">
              <w:rPr>
                <w:color w:val="000000"/>
              </w:rPr>
              <w:t>mmol</w:t>
            </w:r>
            <w:proofErr w:type="spellEnd"/>
            <w:r w:rsidRPr="007F2621">
              <w:rPr>
                <w:color w:val="000000"/>
              </w:rPr>
              <w:t>/l]</w:t>
            </w:r>
          </w:p>
        </w:tc>
        <w:tc>
          <w:tcPr>
            <w:tcW w:w="2304" w:type="dxa"/>
            <w:shd w:val="clear" w:color="auto" w:fill="auto"/>
          </w:tcPr>
          <w:p w14:paraId="651E8A02" w14:textId="77777777" w:rsidR="00B65B6F" w:rsidRPr="007F2621" w:rsidRDefault="00B65B6F" w:rsidP="00C920F9">
            <w:pPr>
              <w:spacing w:line="360" w:lineRule="exact"/>
            </w:pPr>
            <w:r w:rsidRPr="007F2621">
              <w:t>113.8 ± 2.8</w:t>
            </w:r>
          </w:p>
        </w:tc>
        <w:tc>
          <w:tcPr>
            <w:tcW w:w="2304" w:type="dxa"/>
            <w:shd w:val="clear" w:color="auto" w:fill="auto"/>
          </w:tcPr>
          <w:p w14:paraId="5FA154C7" w14:textId="77777777" w:rsidR="00B65B6F" w:rsidRPr="007F2621" w:rsidRDefault="00B65B6F" w:rsidP="00C920F9">
            <w:pPr>
              <w:spacing w:line="360" w:lineRule="exact"/>
            </w:pPr>
            <w:r w:rsidRPr="007F2621">
              <w:t>114.3 ± 1.7</w:t>
            </w:r>
          </w:p>
        </w:tc>
        <w:tc>
          <w:tcPr>
            <w:tcW w:w="2304" w:type="dxa"/>
            <w:shd w:val="clear" w:color="auto" w:fill="auto"/>
          </w:tcPr>
          <w:p w14:paraId="4B3E3F44" w14:textId="77777777" w:rsidR="00B65B6F" w:rsidRPr="007F2621" w:rsidRDefault="00B65B6F" w:rsidP="00C920F9">
            <w:pPr>
              <w:spacing w:line="360" w:lineRule="exact"/>
            </w:pPr>
            <w:r w:rsidRPr="007F2621">
              <w:t>113.7 ± 8.3</w:t>
            </w:r>
          </w:p>
        </w:tc>
      </w:tr>
      <w:tr w:rsidR="00B65B6F" w:rsidRPr="003F41D8" w14:paraId="440AFAC4" w14:textId="77777777" w:rsidTr="00C920F9">
        <w:trPr>
          <w:trHeight w:val="405"/>
        </w:trPr>
        <w:tc>
          <w:tcPr>
            <w:tcW w:w="2304" w:type="dxa"/>
            <w:shd w:val="clear" w:color="auto" w:fill="auto"/>
          </w:tcPr>
          <w:p w14:paraId="6A1EFF7B" w14:textId="77777777" w:rsidR="00B65B6F" w:rsidRPr="007F2621" w:rsidRDefault="00B65B6F" w:rsidP="00C920F9">
            <w:pPr>
              <w:spacing w:line="360" w:lineRule="exact"/>
              <w:rPr>
                <w:b/>
              </w:rPr>
            </w:pPr>
            <w:r w:rsidRPr="007F2621">
              <w:rPr>
                <w:b/>
                <w:color w:val="000000"/>
              </w:rPr>
              <w:t>HCO</w:t>
            </w:r>
            <w:r w:rsidRPr="007F2621">
              <w:rPr>
                <w:b/>
                <w:color w:val="000000"/>
                <w:vertAlign w:val="subscript"/>
              </w:rPr>
              <w:t>3</w:t>
            </w:r>
            <w:r w:rsidRPr="007F2621">
              <w:rPr>
                <w:b/>
                <w:color w:val="000000"/>
                <w:vertAlign w:val="superscript"/>
              </w:rPr>
              <w:t>-</w:t>
            </w:r>
            <w:r w:rsidRPr="007F2621">
              <w:rPr>
                <w:color w:val="000000"/>
              </w:rPr>
              <w:t xml:space="preserve"> [</w:t>
            </w:r>
            <w:proofErr w:type="spellStart"/>
            <w:r w:rsidRPr="007F2621">
              <w:rPr>
                <w:color w:val="000000"/>
              </w:rPr>
              <w:t>mmol</w:t>
            </w:r>
            <w:proofErr w:type="spellEnd"/>
            <w:r w:rsidRPr="007F2621">
              <w:rPr>
                <w:color w:val="000000"/>
              </w:rPr>
              <w:t>/l]</w:t>
            </w:r>
          </w:p>
        </w:tc>
        <w:tc>
          <w:tcPr>
            <w:tcW w:w="2304" w:type="dxa"/>
            <w:shd w:val="clear" w:color="auto" w:fill="auto"/>
          </w:tcPr>
          <w:p w14:paraId="423C0539" w14:textId="77777777" w:rsidR="00B65B6F" w:rsidRPr="007F2621" w:rsidRDefault="00B65B6F" w:rsidP="00C920F9">
            <w:pPr>
              <w:spacing w:line="360" w:lineRule="exact"/>
            </w:pPr>
            <w:r w:rsidRPr="007F2621">
              <w:t>24.3 ± 2.5</w:t>
            </w:r>
          </w:p>
        </w:tc>
        <w:tc>
          <w:tcPr>
            <w:tcW w:w="2304" w:type="dxa"/>
            <w:shd w:val="clear" w:color="auto" w:fill="auto"/>
          </w:tcPr>
          <w:p w14:paraId="13A138FF" w14:textId="77777777" w:rsidR="00B65B6F" w:rsidRPr="007F2621" w:rsidRDefault="00B65B6F" w:rsidP="00C920F9">
            <w:pPr>
              <w:spacing w:line="360" w:lineRule="exact"/>
            </w:pPr>
            <w:r w:rsidRPr="007F2621">
              <w:t>22.3 ± 1.7</w:t>
            </w:r>
          </w:p>
        </w:tc>
        <w:tc>
          <w:tcPr>
            <w:tcW w:w="2304" w:type="dxa"/>
            <w:shd w:val="clear" w:color="auto" w:fill="auto"/>
          </w:tcPr>
          <w:p w14:paraId="2B144795" w14:textId="77777777" w:rsidR="00B65B6F" w:rsidRPr="007F2621" w:rsidRDefault="00B65B6F" w:rsidP="00C920F9">
            <w:pPr>
              <w:spacing w:line="360" w:lineRule="exact"/>
            </w:pPr>
            <w:r w:rsidRPr="007F2621">
              <w:t>23.9 ± 2.3</w:t>
            </w:r>
          </w:p>
        </w:tc>
      </w:tr>
      <w:tr w:rsidR="00B65B6F" w:rsidRPr="003F41D8" w14:paraId="52C7423E" w14:textId="77777777" w:rsidTr="00C920F9">
        <w:trPr>
          <w:trHeight w:val="405"/>
        </w:trPr>
        <w:tc>
          <w:tcPr>
            <w:tcW w:w="2304" w:type="dxa"/>
            <w:shd w:val="clear" w:color="auto" w:fill="auto"/>
          </w:tcPr>
          <w:p w14:paraId="744310A9" w14:textId="77777777" w:rsidR="00B65B6F" w:rsidRPr="007F2621" w:rsidRDefault="00B65B6F" w:rsidP="00C920F9">
            <w:pPr>
              <w:spacing w:line="360" w:lineRule="exact"/>
              <w:rPr>
                <w:b/>
              </w:rPr>
            </w:pPr>
            <w:r w:rsidRPr="007F2621">
              <w:rPr>
                <w:b/>
                <w:color w:val="000000"/>
              </w:rPr>
              <w:t>ABE</w:t>
            </w:r>
            <w:r w:rsidRPr="007F2621">
              <w:rPr>
                <w:color w:val="000000"/>
              </w:rPr>
              <w:t xml:space="preserve"> [</w:t>
            </w:r>
            <w:proofErr w:type="spellStart"/>
            <w:r w:rsidRPr="007F2621">
              <w:rPr>
                <w:color w:val="000000"/>
              </w:rPr>
              <w:t>mmol</w:t>
            </w:r>
            <w:proofErr w:type="spellEnd"/>
            <w:r w:rsidRPr="007F2621">
              <w:rPr>
                <w:color w:val="000000"/>
              </w:rPr>
              <w:t>/l]</w:t>
            </w:r>
          </w:p>
        </w:tc>
        <w:tc>
          <w:tcPr>
            <w:tcW w:w="2304" w:type="dxa"/>
            <w:shd w:val="clear" w:color="auto" w:fill="auto"/>
          </w:tcPr>
          <w:p w14:paraId="4BE30CF8" w14:textId="77777777" w:rsidR="00B65B6F" w:rsidRPr="007F2621" w:rsidRDefault="00B65B6F" w:rsidP="00C920F9">
            <w:pPr>
              <w:spacing w:line="360" w:lineRule="exact"/>
            </w:pPr>
            <w:r w:rsidRPr="007F2621">
              <w:t>-3.8 ± 2.4</w:t>
            </w:r>
          </w:p>
        </w:tc>
        <w:tc>
          <w:tcPr>
            <w:tcW w:w="2304" w:type="dxa"/>
            <w:shd w:val="clear" w:color="auto" w:fill="auto"/>
          </w:tcPr>
          <w:p w14:paraId="60755D62" w14:textId="77777777" w:rsidR="00B65B6F" w:rsidRPr="007F2621" w:rsidRDefault="00B65B6F" w:rsidP="00C920F9">
            <w:pPr>
              <w:spacing w:line="360" w:lineRule="exact"/>
            </w:pPr>
            <w:r w:rsidRPr="007F2621">
              <w:t>-6.5 ± 2.4</w:t>
            </w:r>
          </w:p>
        </w:tc>
        <w:tc>
          <w:tcPr>
            <w:tcW w:w="2304" w:type="dxa"/>
            <w:shd w:val="clear" w:color="auto" w:fill="auto"/>
          </w:tcPr>
          <w:p w14:paraId="118C69E5" w14:textId="77777777" w:rsidR="00B65B6F" w:rsidRPr="007F2621" w:rsidRDefault="00B65B6F" w:rsidP="00C920F9">
            <w:pPr>
              <w:spacing w:line="360" w:lineRule="exact"/>
            </w:pPr>
            <w:r w:rsidRPr="007F2621">
              <w:t>-3.5 ± 2.0</w:t>
            </w:r>
          </w:p>
        </w:tc>
      </w:tr>
      <w:tr w:rsidR="00B65B6F" w:rsidRPr="003F41D8" w14:paraId="4296D5A0" w14:textId="77777777" w:rsidTr="00C920F9">
        <w:trPr>
          <w:trHeight w:val="405"/>
        </w:trPr>
        <w:tc>
          <w:tcPr>
            <w:tcW w:w="2304" w:type="dxa"/>
            <w:shd w:val="clear" w:color="auto" w:fill="auto"/>
          </w:tcPr>
          <w:p w14:paraId="41452C60" w14:textId="77777777" w:rsidR="00B65B6F" w:rsidRPr="007F2621" w:rsidRDefault="00B65B6F" w:rsidP="00C920F9">
            <w:pPr>
              <w:spacing w:line="360" w:lineRule="exact"/>
              <w:rPr>
                <w:b/>
              </w:rPr>
            </w:pPr>
            <w:r w:rsidRPr="007F2621">
              <w:rPr>
                <w:b/>
                <w:color w:val="000000"/>
              </w:rPr>
              <w:t>glucose</w:t>
            </w:r>
            <w:r w:rsidRPr="007F2621">
              <w:rPr>
                <w:color w:val="000000"/>
              </w:rPr>
              <w:t xml:space="preserve"> [</w:t>
            </w:r>
            <w:proofErr w:type="spellStart"/>
            <w:r w:rsidRPr="007F2621">
              <w:rPr>
                <w:color w:val="000000"/>
              </w:rPr>
              <w:t>mmol</w:t>
            </w:r>
            <w:proofErr w:type="spellEnd"/>
            <w:r w:rsidRPr="007F2621">
              <w:rPr>
                <w:color w:val="000000"/>
              </w:rPr>
              <w:t>/l]</w:t>
            </w:r>
          </w:p>
        </w:tc>
        <w:tc>
          <w:tcPr>
            <w:tcW w:w="2304" w:type="dxa"/>
            <w:shd w:val="clear" w:color="auto" w:fill="auto"/>
          </w:tcPr>
          <w:p w14:paraId="15C42F47" w14:textId="77777777" w:rsidR="00B65B6F" w:rsidRPr="007F2621" w:rsidRDefault="00B65B6F" w:rsidP="00C920F9">
            <w:pPr>
              <w:spacing w:line="360" w:lineRule="exact"/>
            </w:pPr>
            <w:r w:rsidRPr="007F2621">
              <w:t>7.7 ± 4.5</w:t>
            </w:r>
          </w:p>
        </w:tc>
        <w:tc>
          <w:tcPr>
            <w:tcW w:w="2304" w:type="dxa"/>
            <w:shd w:val="clear" w:color="auto" w:fill="auto"/>
          </w:tcPr>
          <w:p w14:paraId="22566673" w14:textId="77777777" w:rsidR="00B65B6F" w:rsidRPr="007F2621" w:rsidRDefault="00B65B6F" w:rsidP="00C920F9">
            <w:pPr>
              <w:spacing w:line="360" w:lineRule="exact"/>
            </w:pPr>
            <w:r w:rsidRPr="007F2621">
              <w:t>5.9 ± 2.6</w:t>
            </w:r>
          </w:p>
        </w:tc>
        <w:tc>
          <w:tcPr>
            <w:tcW w:w="2304" w:type="dxa"/>
            <w:shd w:val="clear" w:color="auto" w:fill="auto"/>
          </w:tcPr>
          <w:p w14:paraId="67A51155" w14:textId="77777777" w:rsidR="00B65B6F" w:rsidRPr="007F2621" w:rsidRDefault="00B65B6F" w:rsidP="00C920F9">
            <w:pPr>
              <w:spacing w:line="360" w:lineRule="exact"/>
            </w:pPr>
            <w:r w:rsidRPr="007F2621">
              <w:t>8.9 ± 3.0</w:t>
            </w:r>
          </w:p>
        </w:tc>
      </w:tr>
      <w:tr w:rsidR="00B65B6F" w:rsidRPr="003F41D8" w14:paraId="11359CF0" w14:textId="77777777" w:rsidTr="00C920F9">
        <w:trPr>
          <w:trHeight w:val="405"/>
        </w:trPr>
        <w:tc>
          <w:tcPr>
            <w:tcW w:w="2304" w:type="dxa"/>
            <w:shd w:val="clear" w:color="auto" w:fill="auto"/>
          </w:tcPr>
          <w:p w14:paraId="2F8E3C9C" w14:textId="77777777" w:rsidR="00B65B6F" w:rsidRPr="007F2621" w:rsidRDefault="00B65B6F" w:rsidP="00C920F9">
            <w:pPr>
              <w:spacing w:line="360" w:lineRule="exact"/>
              <w:rPr>
                <w:b/>
              </w:rPr>
            </w:pPr>
            <w:r w:rsidRPr="007F2621">
              <w:rPr>
                <w:b/>
                <w:color w:val="000000"/>
              </w:rPr>
              <w:t>lactate</w:t>
            </w:r>
            <w:r w:rsidRPr="007F2621">
              <w:rPr>
                <w:color w:val="000000"/>
              </w:rPr>
              <w:t xml:space="preserve"> [</w:t>
            </w:r>
            <w:proofErr w:type="spellStart"/>
            <w:r w:rsidRPr="007F2621">
              <w:rPr>
                <w:color w:val="000000"/>
              </w:rPr>
              <w:t>mmol</w:t>
            </w:r>
            <w:proofErr w:type="spellEnd"/>
            <w:r w:rsidRPr="007F2621">
              <w:rPr>
                <w:color w:val="000000"/>
              </w:rPr>
              <w:t>/l]</w:t>
            </w:r>
          </w:p>
        </w:tc>
        <w:tc>
          <w:tcPr>
            <w:tcW w:w="2304" w:type="dxa"/>
            <w:shd w:val="clear" w:color="auto" w:fill="auto"/>
          </w:tcPr>
          <w:p w14:paraId="7EB7EC35" w14:textId="77777777" w:rsidR="00B65B6F" w:rsidRPr="007F2621" w:rsidRDefault="00B65B6F" w:rsidP="00C920F9">
            <w:pPr>
              <w:spacing w:line="360" w:lineRule="exact"/>
            </w:pPr>
            <w:r w:rsidRPr="007F2621">
              <w:t>3.6 ± 2.3</w:t>
            </w:r>
          </w:p>
        </w:tc>
        <w:tc>
          <w:tcPr>
            <w:tcW w:w="2304" w:type="dxa"/>
            <w:shd w:val="clear" w:color="auto" w:fill="auto"/>
          </w:tcPr>
          <w:p w14:paraId="70EDAEA7" w14:textId="77777777" w:rsidR="00B65B6F" w:rsidRPr="007F2621" w:rsidRDefault="00B65B6F" w:rsidP="00C920F9">
            <w:pPr>
              <w:spacing w:line="360" w:lineRule="exact"/>
            </w:pPr>
            <w:r w:rsidRPr="007F2621">
              <w:t>4.6 ± 2.2</w:t>
            </w:r>
          </w:p>
        </w:tc>
        <w:tc>
          <w:tcPr>
            <w:tcW w:w="2304" w:type="dxa"/>
            <w:shd w:val="clear" w:color="auto" w:fill="auto"/>
          </w:tcPr>
          <w:p w14:paraId="6952312E" w14:textId="77777777" w:rsidR="00B65B6F" w:rsidRPr="007F2621" w:rsidRDefault="00B65B6F" w:rsidP="00C920F9">
            <w:pPr>
              <w:spacing w:line="360" w:lineRule="exact"/>
            </w:pPr>
            <w:r w:rsidRPr="007F2621">
              <w:t>4.0 ± 1.5</w:t>
            </w:r>
          </w:p>
        </w:tc>
      </w:tr>
    </w:tbl>
    <w:p w14:paraId="50D253E4" w14:textId="77777777" w:rsidR="00B65B6F" w:rsidRDefault="00B65B6F" w:rsidP="00B65B6F"/>
    <w:p w14:paraId="2FE92E37" w14:textId="77777777" w:rsidR="00B65B6F" w:rsidRPr="00100B9C" w:rsidRDefault="00B65B6F" w:rsidP="004238A0">
      <w:pPr>
        <w:pStyle w:val="Untertitel"/>
        <w:spacing w:line="360" w:lineRule="auto"/>
      </w:pPr>
      <w:r w:rsidRPr="00100B9C">
        <w:t>Supplementary Table 2 – No differences in blood parameters from the facial vein in response to 24 hours of metformin treatment.</w:t>
      </w:r>
    </w:p>
    <w:p w14:paraId="1F9ECC66" w14:textId="54CF2FE6" w:rsidR="00B65B6F" w:rsidRDefault="00B65B6F" w:rsidP="004238A0">
      <w:pPr>
        <w:spacing w:line="360" w:lineRule="auto"/>
        <w:rPr>
          <w:b/>
        </w:rPr>
      </w:pPr>
      <w:r w:rsidRPr="00100B9C">
        <w:t xml:space="preserve">After 24 hours of treatment, blood was analyzed from the facial vein of mice fed with high fat diet and treated with metformin (HFD+Met; n=6), HFD mice (HFD; n=4) and </w:t>
      </w:r>
      <w:r w:rsidRPr="004D1E6F">
        <w:t xml:space="preserve">control mice (n=6). </w:t>
      </w:r>
      <w:r w:rsidR="00415C0B" w:rsidRPr="00456310">
        <w:rPr>
          <w:rFonts w:cs="Times New Roman"/>
        </w:rPr>
        <w:t>In detail, pH, partial pressure of carbon dioxide (pCO</w:t>
      </w:r>
      <w:r w:rsidR="00415C0B" w:rsidRPr="00456310">
        <w:rPr>
          <w:rFonts w:cs="Times New Roman"/>
          <w:vertAlign w:val="subscript"/>
        </w:rPr>
        <w:t>2</w:t>
      </w:r>
      <w:r w:rsidR="00415C0B" w:rsidRPr="00456310">
        <w:rPr>
          <w:rFonts w:cs="Times New Roman"/>
        </w:rPr>
        <w:t>), partial pressure of oxygen (pO</w:t>
      </w:r>
      <w:r w:rsidR="00415C0B" w:rsidRPr="00456310">
        <w:rPr>
          <w:rFonts w:cs="Times New Roman"/>
          <w:vertAlign w:val="subscript"/>
        </w:rPr>
        <w:t>2</w:t>
      </w:r>
      <w:r w:rsidR="00415C0B" w:rsidRPr="00456310">
        <w:rPr>
          <w:rFonts w:cs="Times New Roman"/>
        </w:rPr>
        <w:t>), hemoglobin (</w:t>
      </w:r>
      <w:proofErr w:type="spellStart"/>
      <w:r w:rsidR="00415C0B" w:rsidRPr="00456310">
        <w:rPr>
          <w:rFonts w:cs="Times New Roman"/>
        </w:rPr>
        <w:t>Hb</w:t>
      </w:r>
      <w:proofErr w:type="spellEnd"/>
      <w:r w:rsidR="00415C0B" w:rsidRPr="00456310">
        <w:rPr>
          <w:rFonts w:cs="Times New Roman"/>
        </w:rPr>
        <w:t>), oxygen saturation (sO</w:t>
      </w:r>
      <w:r w:rsidR="00415C0B" w:rsidRPr="00456310">
        <w:rPr>
          <w:rFonts w:cs="Times New Roman"/>
          <w:vertAlign w:val="subscript"/>
        </w:rPr>
        <w:t>2</w:t>
      </w:r>
      <w:r w:rsidR="00415C0B" w:rsidRPr="00456310">
        <w:rPr>
          <w:rFonts w:cs="Times New Roman"/>
        </w:rPr>
        <w:t xml:space="preserve">), hematocrit, </w:t>
      </w:r>
      <w:r w:rsidR="00415C0B" w:rsidRPr="00456310">
        <w:t>potassium, sodium, chloride,</w:t>
      </w:r>
      <w:r w:rsidR="00415C0B" w:rsidRPr="00456310">
        <w:rPr>
          <w:rFonts w:cs="Times New Roman"/>
        </w:rPr>
        <w:t xml:space="preserve"> hydrogen carbonate (HCO</w:t>
      </w:r>
      <w:r w:rsidR="00415C0B" w:rsidRPr="00456310">
        <w:rPr>
          <w:rFonts w:cs="Times New Roman"/>
          <w:vertAlign w:val="subscript"/>
        </w:rPr>
        <w:t>3</w:t>
      </w:r>
      <w:r w:rsidR="00415C0B" w:rsidRPr="00456310">
        <w:rPr>
          <w:vertAlign w:val="superscript"/>
        </w:rPr>
        <w:t>-</w:t>
      </w:r>
      <w:r w:rsidR="00415C0B" w:rsidRPr="00456310">
        <w:t>)</w:t>
      </w:r>
      <w:r w:rsidR="00415C0B" w:rsidRPr="00456310">
        <w:rPr>
          <w:rFonts w:cs="Times New Roman"/>
        </w:rPr>
        <w:t xml:space="preserve">, actual base excess (ABE), </w:t>
      </w:r>
      <w:r w:rsidR="00415C0B" w:rsidRPr="00456310">
        <w:t>glucose</w:t>
      </w:r>
      <w:r w:rsidR="00415C0B" w:rsidRPr="00456310">
        <w:rPr>
          <w:rFonts w:cs="Times New Roman"/>
        </w:rPr>
        <w:t xml:space="preserve"> and </w:t>
      </w:r>
      <w:r w:rsidR="00415C0B" w:rsidRPr="00456310">
        <w:t>lactate</w:t>
      </w:r>
      <w:r w:rsidR="00415C0B" w:rsidRPr="00456310">
        <w:rPr>
          <w:rFonts w:cs="Times New Roman"/>
        </w:rPr>
        <w:t xml:space="preserve"> were measured.</w:t>
      </w:r>
      <w:r w:rsidR="00415C0B" w:rsidRPr="004D1E6F">
        <w:rPr>
          <w:rFonts w:cs="Times New Roman"/>
        </w:rPr>
        <w:t xml:space="preserve"> </w:t>
      </w:r>
      <w:r w:rsidRPr="004D1E6F">
        <w:t>Data are expressed as mean ± SD. n</w:t>
      </w:r>
      <w:r w:rsidRPr="00100B9C">
        <w:t xml:space="preserve"> indicates the number of individual mice from which blood was collected and analyzed. Differences between groups were analyzed by 1-way ANOVA, followed by Bonferroni’s post-hoc test; p=n.s.</w:t>
      </w:r>
    </w:p>
    <w:p w14:paraId="3D6CC4FB" w14:textId="68752742" w:rsidR="00F55EF2" w:rsidRPr="00604416" w:rsidRDefault="00F55EF2" w:rsidP="00604416">
      <w:r w:rsidRPr="00604416">
        <w:br w:type="page"/>
      </w:r>
    </w:p>
    <w:tbl>
      <w:tblPr>
        <w:tblW w:w="8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80"/>
        <w:gridCol w:w="2880"/>
        <w:gridCol w:w="2880"/>
      </w:tblGrid>
      <w:tr w:rsidR="00B65B6F" w:rsidRPr="00954825" w14:paraId="765D4F29" w14:textId="77777777" w:rsidTr="00C920F9">
        <w:trPr>
          <w:trHeight w:val="474"/>
        </w:trPr>
        <w:tc>
          <w:tcPr>
            <w:tcW w:w="2880" w:type="dxa"/>
            <w:shd w:val="clear" w:color="auto" w:fill="auto"/>
          </w:tcPr>
          <w:p w14:paraId="779032EB" w14:textId="77777777" w:rsidR="00B65B6F" w:rsidRPr="007F2621" w:rsidRDefault="00B65B6F" w:rsidP="00C920F9">
            <w:pPr>
              <w:spacing w:line="360" w:lineRule="exact"/>
            </w:pPr>
          </w:p>
        </w:tc>
        <w:tc>
          <w:tcPr>
            <w:tcW w:w="2880" w:type="dxa"/>
            <w:shd w:val="clear" w:color="auto" w:fill="auto"/>
          </w:tcPr>
          <w:p w14:paraId="71FE46E5" w14:textId="77777777" w:rsidR="00B65B6F" w:rsidRPr="007F2621" w:rsidRDefault="00B65B6F" w:rsidP="00C920F9">
            <w:pPr>
              <w:spacing w:line="360" w:lineRule="exact"/>
              <w:rPr>
                <w:b/>
              </w:rPr>
            </w:pPr>
            <w:r w:rsidRPr="007F2621">
              <w:rPr>
                <w:b/>
              </w:rPr>
              <w:t xml:space="preserve">HFD </w:t>
            </w:r>
            <w:r w:rsidRPr="007F2621">
              <w:t>(n=4)</w:t>
            </w:r>
          </w:p>
        </w:tc>
        <w:tc>
          <w:tcPr>
            <w:tcW w:w="2880" w:type="dxa"/>
            <w:shd w:val="clear" w:color="auto" w:fill="auto"/>
          </w:tcPr>
          <w:p w14:paraId="42F2C430" w14:textId="77777777" w:rsidR="00B65B6F" w:rsidRPr="00954825" w:rsidRDefault="00B65B6F" w:rsidP="00C920F9">
            <w:pPr>
              <w:spacing w:line="360" w:lineRule="exact"/>
            </w:pPr>
            <w:r>
              <w:rPr>
                <w:b/>
              </w:rPr>
              <w:t>HFD+Met</w:t>
            </w:r>
            <w:r w:rsidRPr="000F6E62">
              <w:t xml:space="preserve"> </w:t>
            </w:r>
            <w:r w:rsidRPr="007F2621">
              <w:t>(n=</w:t>
            </w:r>
            <w:r w:rsidRPr="00954825">
              <w:t>6)</w:t>
            </w:r>
          </w:p>
        </w:tc>
      </w:tr>
      <w:tr w:rsidR="00B65B6F" w:rsidRPr="00A33C2C" w14:paraId="787FC2C2" w14:textId="77777777" w:rsidTr="00C920F9">
        <w:trPr>
          <w:trHeight w:val="474"/>
        </w:trPr>
        <w:tc>
          <w:tcPr>
            <w:tcW w:w="2880" w:type="dxa"/>
            <w:shd w:val="clear" w:color="auto" w:fill="auto"/>
          </w:tcPr>
          <w:p w14:paraId="74B2BD0B" w14:textId="77777777" w:rsidR="00B65B6F" w:rsidRPr="007F2621" w:rsidRDefault="00B65B6F" w:rsidP="00C920F9">
            <w:pPr>
              <w:spacing w:line="360" w:lineRule="exact"/>
            </w:pPr>
            <w:r w:rsidRPr="007F2621">
              <w:rPr>
                <w:b/>
              </w:rPr>
              <w:t>pH</w:t>
            </w:r>
          </w:p>
        </w:tc>
        <w:tc>
          <w:tcPr>
            <w:tcW w:w="2880" w:type="dxa"/>
            <w:shd w:val="clear" w:color="auto" w:fill="auto"/>
          </w:tcPr>
          <w:p w14:paraId="080B5772" w14:textId="77777777" w:rsidR="00B65B6F" w:rsidRPr="007F2621" w:rsidRDefault="00B65B6F" w:rsidP="00C920F9">
            <w:pPr>
              <w:spacing w:line="360" w:lineRule="exact"/>
            </w:pPr>
            <w:r w:rsidRPr="00954825">
              <w:t>7.24 ± 0.0</w:t>
            </w:r>
            <w:r w:rsidRPr="007F2621">
              <w:t>8</w:t>
            </w:r>
          </w:p>
        </w:tc>
        <w:tc>
          <w:tcPr>
            <w:tcW w:w="2880" w:type="dxa"/>
            <w:shd w:val="clear" w:color="auto" w:fill="auto"/>
          </w:tcPr>
          <w:p w14:paraId="36265B0D" w14:textId="77777777" w:rsidR="00B65B6F" w:rsidRPr="007F2621" w:rsidRDefault="00B65B6F" w:rsidP="00C920F9">
            <w:pPr>
              <w:spacing w:line="360" w:lineRule="exact"/>
            </w:pPr>
            <w:r w:rsidRPr="007F2621">
              <w:t>7.24 ± 0.10</w:t>
            </w:r>
          </w:p>
        </w:tc>
      </w:tr>
      <w:tr w:rsidR="00B65B6F" w:rsidRPr="00A33C2C" w14:paraId="085D7204" w14:textId="77777777" w:rsidTr="00C920F9">
        <w:trPr>
          <w:trHeight w:val="474"/>
        </w:trPr>
        <w:tc>
          <w:tcPr>
            <w:tcW w:w="2880" w:type="dxa"/>
            <w:shd w:val="clear" w:color="auto" w:fill="auto"/>
          </w:tcPr>
          <w:p w14:paraId="585F7FCA" w14:textId="77777777" w:rsidR="00B65B6F" w:rsidRPr="007F2621" w:rsidRDefault="00B65B6F" w:rsidP="00C920F9">
            <w:pPr>
              <w:spacing w:line="360" w:lineRule="exact"/>
            </w:pPr>
            <w:r w:rsidRPr="007F2621">
              <w:rPr>
                <w:b/>
              </w:rPr>
              <w:t>pCO</w:t>
            </w:r>
            <w:r w:rsidRPr="007F2621">
              <w:rPr>
                <w:b/>
                <w:vertAlign w:val="subscript"/>
              </w:rPr>
              <w:t>2</w:t>
            </w:r>
            <w:r w:rsidRPr="007F2621">
              <w:rPr>
                <w:b/>
              </w:rPr>
              <w:t> </w:t>
            </w:r>
            <w:r w:rsidRPr="007F2621">
              <w:t>[</w:t>
            </w:r>
            <w:proofErr w:type="spellStart"/>
            <w:r w:rsidRPr="007F2621">
              <w:t>mmHG</w:t>
            </w:r>
            <w:proofErr w:type="spellEnd"/>
            <w:r w:rsidRPr="007F2621">
              <w:t>]</w:t>
            </w:r>
          </w:p>
        </w:tc>
        <w:tc>
          <w:tcPr>
            <w:tcW w:w="2880" w:type="dxa"/>
            <w:shd w:val="clear" w:color="auto" w:fill="auto"/>
          </w:tcPr>
          <w:p w14:paraId="62B65733" w14:textId="77777777" w:rsidR="00B65B6F" w:rsidRPr="007F2621" w:rsidRDefault="00B65B6F" w:rsidP="00C920F9">
            <w:pPr>
              <w:spacing w:line="360" w:lineRule="exact"/>
            </w:pPr>
            <w:r w:rsidRPr="007F2621">
              <w:t>33.3 ± 7.0</w:t>
            </w:r>
          </w:p>
        </w:tc>
        <w:tc>
          <w:tcPr>
            <w:tcW w:w="2880" w:type="dxa"/>
            <w:shd w:val="clear" w:color="auto" w:fill="auto"/>
          </w:tcPr>
          <w:p w14:paraId="083C322C" w14:textId="77777777" w:rsidR="00B65B6F" w:rsidRPr="007F2621" w:rsidRDefault="00B65B6F" w:rsidP="00C920F9">
            <w:pPr>
              <w:spacing w:line="360" w:lineRule="exact"/>
            </w:pPr>
            <w:r w:rsidRPr="007F2621">
              <w:t>24.8 ± 3.8</w:t>
            </w:r>
          </w:p>
        </w:tc>
      </w:tr>
      <w:tr w:rsidR="00B65B6F" w:rsidRPr="00BF0B01" w14:paraId="57BCFB0F" w14:textId="77777777" w:rsidTr="00C920F9">
        <w:trPr>
          <w:trHeight w:val="474"/>
        </w:trPr>
        <w:tc>
          <w:tcPr>
            <w:tcW w:w="2880" w:type="dxa"/>
            <w:shd w:val="clear" w:color="auto" w:fill="auto"/>
          </w:tcPr>
          <w:p w14:paraId="03EBC77E" w14:textId="77777777" w:rsidR="00B65B6F" w:rsidRPr="007F2621" w:rsidRDefault="00B65B6F" w:rsidP="00C920F9">
            <w:pPr>
              <w:spacing w:line="360" w:lineRule="exact"/>
              <w:rPr>
                <w:b/>
              </w:rPr>
            </w:pPr>
            <w:r w:rsidRPr="007F2621">
              <w:rPr>
                <w:b/>
              </w:rPr>
              <w:t>pO</w:t>
            </w:r>
            <w:r w:rsidRPr="007F2621">
              <w:rPr>
                <w:b/>
                <w:vertAlign w:val="subscript"/>
              </w:rPr>
              <w:t>2</w:t>
            </w:r>
            <w:r w:rsidRPr="007F2621">
              <w:rPr>
                <w:b/>
              </w:rPr>
              <w:t> </w:t>
            </w:r>
            <w:r w:rsidRPr="007F2621">
              <w:t>[</w:t>
            </w:r>
            <w:proofErr w:type="spellStart"/>
            <w:r w:rsidRPr="007F2621">
              <w:t>mmHG</w:t>
            </w:r>
            <w:proofErr w:type="spellEnd"/>
            <w:r w:rsidRPr="007F2621">
              <w:t>]</w:t>
            </w:r>
          </w:p>
        </w:tc>
        <w:tc>
          <w:tcPr>
            <w:tcW w:w="2880" w:type="dxa"/>
            <w:shd w:val="clear" w:color="auto" w:fill="auto"/>
          </w:tcPr>
          <w:p w14:paraId="0750DD8E" w14:textId="77777777" w:rsidR="00B65B6F" w:rsidRPr="007F2621" w:rsidRDefault="00B65B6F" w:rsidP="00C920F9">
            <w:pPr>
              <w:spacing w:line="360" w:lineRule="exact"/>
            </w:pPr>
            <w:r w:rsidRPr="007F2621">
              <w:t>64.5 ± 5.5</w:t>
            </w:r>
          </w:p>
        </w:tc>
        <w:tc>
          <w:tcPr>
            <w:tcW w:w="2880" w:type="dxa"/>
            <w:shd w:val="clear" w:color="auto" w:fill="auto"/>
          </w:tcPr>
          <w:p w14:paraId="44504D94" w14:textId="77777777" w:rsidR="00B65B6F" w:rsidRPr="007F2621" w:rsidRDefault="00B65B6F" w:rsidP="00C920F9">
            <w:pPr>
              <w:spacing w:line="360" w:lineRule="exact"/>
            </w:pPr>
            <w:r w:rsidRPr="007F2621">
              <w:t>75.2 ± 13.5</w:t>
            </w:r>
          </w:p>
        </w:tc>
      </w:tr>
      <w:tr w:rsidR="00B65B6F" w:rsidRPr="007112FA" w14:paraId="4B41E8EF" w14:textId="77777777" w:rsidTr="00C920F9">
        <w:trPr>
          <w:trHeight w:val="474"/>
        </w:trPr>
        <w:tc>
          <w:tcPr>
            <w:tcW w:w="2880" w:type="dxa"/>
            <w:shd w:val="clear" w:color="auto" w:fill="auto"/>
          </w:tcPr>
          <w:p w14:paraId="07F8558E" w14:textId="77777777" w:rsidR="00B65B6F" w:rsidRPr="007F2621" w:rsidRDefault="00B65B6F" w:rsidP="00C920F9">
            <w:pPr>
              <w:spacing w:line="360" w:lineRule="exact"/>
              <w:rPr>
                <w:b/>
              </w:rPr>
            </w:pPr>
            <w:proofErr w:type="spellStart"/>
            <w:r w:rsidRPr="007F2621">
              <w:rPr>
                <w:b/>
                <w:color w:val="000000"/>
              </w:rPr>
              <w:t>Hb</w:t>
            </w:r>
            <w:proofErr w:type="spellEnd"/>
            <w:r w:rsidRPr="007F2621">
              <w:rPr>
                <w:color w:val="000000"/>
              </w:rPr>
              <w:t xml:space="preserve"> [g/dl]</w:t>
            </w:r>
          </w:p>
        </w:tc>
        <w:tc>
          <w:tcPr>
            <w:tcW w:w="2880" w:type="dxa"/>
            <w:shd w:val="clear" w:color="auto" w:fill="auto"/>
          </w:tcPr>
          <w:p w14:paraId="5CF6D9AA" w14:textId="77777777" w:rsidR="00B65B6F" w:rsidRPr="007F2621" w:rsidRDefault="00B65B6F" w:rsidP="00C920F9">
            <w:pPr>
              <w:spacing w:line="360" w:lineRule="exact"/>
            </w:pPr>
            <w:r w:rsidRPr="007F2621">
              <w:t>14.4 ± 1.2</w:t>
            </w:r>
          </w:p>
        </w:tc>
        <w:tc>
          <w:tcPr>
            <w:tcW w:w="2880" w:type="dxa"/>
            <w:shd w:val="clear" w:color="auto" w:fill="auto"/>
          </w:tcPr>
          <w:p w14:paraId="050927A0" w14:textId="77777777" w:rsidR="00B65B6F" w:rsidRPr="007F2621" w:rsidRDefault="00B65B6F" w:rsidP="00C920F9">
            <w:pPr>
              <w:spacing w:line="360" w:lineRule="exact"/>
            </w:pPr>
            <w:r w:rsidRPr="007F2621">
              <w:t>13.7 ± 1.6</w:t>
            </w:r>
          </w:p>
        </w:tc>
      </w:tr>
      <w:tr w:rsidR="00B65B6F" w:rsidRPr="007112FA" w14:paraId="047380DF" w14:textId="77777777" w:rsidTr="00C920F9">
        <w:trPr>
          <w:trHeight w:val="474"/>
        </w:trPr>
        <w:tc>
          <w:tcPr>
            <w:tcW w:w="2880" w:type="dxa"/>
            <w:shd w:val="clear" w:color="auto" w:fill="auto"/>
          </w:tcPr>
          <w:p w14:paraId="3A92016D" w14:textId="77777777" w:rsidR="00B65B6F" w:rsidRPr="007F2621" w:rsidRDefault="00B65B6F" w:rsidP="00C920F9">
            <w:pPr>
              <w:spacing w:line="360" w:lineRule="exact"/>
              <w:rPr>
                <w:color w:val="000000"/>
              </w:rPr>
            </w:pPr>
            <w:r w:rsidRPr="007F2621">
              <w:rPr>
                <w:b/>
                <w:color w:val="000000"/>
              </w:rPr>
              <w:t>sO</w:t>
            </w:r>
            <w:r w:rsidRPr="007F2621">
              <w:rPr>
                <w:b/>
                <w:color w:val="000000"/>
                <w:vertAlign w:val="subscript"/>
              </w:rPr>
              <w:t>2</w:t>
            </w:r>
            <w:r w:rsidRPr="007F2621">
              <w:rPr>
                <w:color w:val="000000"/>
              </w:rPr>
              <w:t xml:space="preserve"> [%]</w:t>
            </w:r>
          </w:p>
        </w:tc>
        <w:tc>
          <w:tcPr>
            <w:tcW w:w="2880" w:type="dxa"/>
            <w:shd w:val="clear" w:color="auto" w:fill="auto"/>
          </w:tcPr>
          <w:p w14:paraId="0E4D7BF5" w14:textId="77777777" w:rsidR="00B65B6F" w:rsidRPr="007F2621" w:rsidRDefault="00B65B6F" w:rsidP="00C920F9">
            <w:pPr>
              <w:spacing w:line="360" w:lineRule="exact"/>
            </w:pPr>
            <w:r w:rsidRPr="007F2621">
              <w:t>76.2 ± 5.4</w:t>
            </w:r>
          </w:p>
        </w:tc>
        <w:tc>
          <w:tcPr>
            <w:tcW w:w="2880" w:type="dxa"/>
            <w:shd w:val="clear" w:color="auto" w:fill="auto"/>
          </w:tcPr>
          <w:p w14:paraId="4D9912CF" w14:textId="77777777" w:rsidR="00B65B6F" w:rsidRPr="007F2621" w:rsidRDefault="00B65B6F" w:rsidP="00C920F9">
            <w:pPr>
              <w:spacing w:line="360" w:lineRule="exact"/>
            </w:pPr>
            <w:r w:rsidRPr="007F2621">
              <w:t>86.5 ± 5.4</w:t>
            </w:r>
          </w:p>
        </w:tc>
      </w:tr>
      <w:tr w:rsidR="00B65B6F" w:rsidRPr="007112FA" w14:paraId="03DB9D35" w14:textId="77777777" w:rsidTr="00C920F9">
        <w:trPr>
          <w:trHeight w:val="474"/>
        </w:trPr>
        <w:tc>
          <w:tcPr>
            <w:tcW w:w="2880" w:type="dxa"/>
            <w:shd w:val="clear" w:color="auto" w:fill="auto"/>
          </w:tcPr>
          <w:p w14:paraId="5E238D2D" w14:textId="77777777" w:rsidR="00B65B6F" w:rsidRPr="007F2621" w:rsidRDefault="00B65B6F" w:rsidP="00C920F9">
            <w:pPr>
              <w:spacing w:line="360" w:lineRule="exact"/>
              <w:rPr>
                <w:b/>
              </w:rPr>
            </w:pPr>
            <w:r w:rsidRPr="007F2621">
              <w:rPr>
                <w:b/>
                <w:color w:val="000000"/>
              </w:rPr>
              <w:t>hematocrit</w:t>
            </w:r>
            <w:r w:rsidRPr="007F2621">
              <w:rPr>
                <w:color w:val="000000"/>
              </w:rPr>
              <w:t xml:space="preserve"> [%]</w:t>
            </w:r>
          </w:p>
        </w:tc>
        <w:tc>
          <w:tcPr>
            <w:tcW w:w="2880" w:type="dxa"/>
            <w:shd w:val="clear" w:color="auto" w:fill="auto"/>
          </w:tcPr>
          <w:p w14:paraId="14EBF0F6" w14:textId="77777777" w:rsidR="00B65B6F" w:rsidRPr="007F2621" w:rsidRDefault="00B65B6F" w:rsidP="00C920F9">
            <w:pPr>
              <w:spacing w:line="360" w:lineRule="exact"/>
            </w:pPr>
            <w:r w:rsidRPr="007F2621">
              <w:t>44.2 ± 3.7</w:t>
            </w:r>
          </w:p>
        </w:tc>
        <w:tc>
          <w:tcPr>
            <w:tcW w:w="2880" w:type="dxa"/>
            <w:shd w:val="clear" w:color="auto" w:fill="auto"/>
          </w:tcPr>
          <w:p w14:paraId="3A87B947" w14:textId="77777777" w:rsidR="00B65B6F" w:rsidRPr="007F2621" w:rsidRDefault="00B65B6F" w:rsidP="00C920F9">
            <w:pPr>
              <w:spacing w:line="360" w:lineRule="exact"/>
            </w:pPr>
            <w:r w:rsidRPr="007F2621">
              <w:t>41.9 ± 5.0</w:t>
            </w:r>
          </w:p>
        </w:tc>
      </w:tr>
      <w:tr w:rsidR="00B65B6F" w:rsidRPr="007112FA" w14:paraId="191FB76D" w14:textId="77777777" w:rsidTr="00C920F9">
        <w:trPr>
          <w:trHeight w:val="474"/>
        </w:trPr>
        <w:tc>
          <w:tcPr>
            <w:tcW w:w="2880" w:type="dxa"/>
            <w:shd w:val="clear" w:color="auto" w:fill="auto"/>
          </w:tcPr>
          <w:p w14:paraId="1B2AA783" w14:textId="77777777" w:rsidR="00B65B6F" w:rsidRPr="007F2621" w:rsidRDefault="00B65B6F" w:rsidP="00C920F9">
            <w:pPr>
              <w:spacing w:line="360" w:lineRule="exact"/>
              <w:rPr>
                <w:b/>
              </w:rPr>
            </w:pPr>
            <w:r w:rsidRPr="007F2621">
              <w:rPr>
                <w:b/>
                <w:color w:val="000000"/>
              </w:rPr>
              <w:t>potassium</w:t>
            </w:r>
            <w:r w:rsidRPr="007F2621">
              <w:rPr>
                <w:color w:val="000000"/>
              </w:rPr>
              <w:t xml:space="preserve"> [</w:t>
            </w:r>
            <w:proofErr w:type="spellStart"/>
            <w:r w:rsidRPr="007F2621">
              <w:rPr>
                <w:color w:val="000000"/>
              </w:rPr>
              <w:t>mmol</w:t>
            </w:r>
            <w:proofErr w:type="spellEnd"/>
            <w:r w:rsidRPr="007F2621">
              <w:rPr>
                <w:color w:val="000000"/>
              </w:rPr>
              <w:t>/l]</w:t>
            </w:r>
          </w:p>
        </w:tc>
        <w:tc>
          <w:tcPr>
            <w:tcW w:w="2880" w:type="dxa"/>
            <w:shd w:val="clear" w:color="auto" w:fill="auto"/>
          </w:tcPr>
          <w:p w14:paraId="4E691B57" w14:textId="77777777" w:rsidR="00B65B6F" w:rsidRPr="007F2621" w:rsidRDefault="00B65B6F" w:rsidP="00C920F9">
            <w:pPr>
              <w:spacing w:line="360" w:lineRule="exact"/>
            </w:pPr>
            <w:r w:rsidRPr="007F2621">
              <w:t>5.6 ± 0.4</w:t>
            </w:r>
          </w:p>
        </w:tc>
        <w:tc>
          <w:tcPr>
            <w:tcW w:w="2880" w:type="dxa"/>
            <w:shd w:val="clear" w:color="auto" w:fill="auto"/>
          </w:tcPr>
          <w:p w14:paraId="314AAEC6" w14:textId="77777777" w:rsidR="00B65B6F" w:rsidRPr="007F2621" w:rsidRDefault="00B65B6F" w:rsidP="00C920F9">
            <w:pPr>
              <w:spacing w:line="360" w:lineRule="exact"/>
            </w:pPr>
            <w:r w:rsidRPr="007F2621">
              <w:t>5.1 ± 0.6</w:t>
            </w:r>
          </w:p>
        </w:tc>
      </w:tr>
      <w:tr w:rsidR="00B65B6F" w:rsidRPr="007112FA" w14:paraId="3A7AF213" w14:textId="77777777" w:rsidTr="00C920F9">
        <w:trPr>
          <w:trHeight w:val="474"/>
        </w:trPr>
        <w:tc>
          <w:tcPr>
            <w:tcW w:w="2880" w:type="dxa"/>
            <w:shd w:val="clear" w:color="auto" w:fill="auto"/>
          </w:tcPr>
          <w:p w14:paraId="70CC8DBD" w14:textId="77777777" w:rsidR="00B65B6F" w:rsidRPr="007F2621" w:rsidRDefault="00B65B6F" w:rsidP="00C920F9">
            <w:pPr>
              <w:spacing w:line="360" w:lineRule="exact"/>
              <w:rPr>
                <w:b/>
              </w:rPr>
            </w:pPr>
            <w:r w:rsidRPr="007F2621">
              <w:rPr>
                <w:b/>
                <w:color w:val="000000"/>
              </w:rPr>
              <w:t>sodium</w:t>
            </w:r>
            <w:r w:rsidRPr="007F2621">
              <w:rPr>
                <w:color w:val="000000"/>
              </w:rPr>
              <w:t xml:space="preserve"> [</w:t>
            </w:r>
            <w:proofErr w:type="spellStart"/>
            <w:r w:rsidRPr="007F2621">
              <w:rPr>
                <w:color w:val="000000"/>
              </w:rPr>
              <w:t>mmol</w:t>
            </w:r>
            <w:proofErr w:type="spellEnd"/>
            <w:r w:rsidRPr="007F2621">
              <w:rPr>
                <w:color w:val="000000"/>
              </w:rPr>
              <w:t>/l]</w:t>
            </w:r>
          </w:p>
        </w:tc>
        <w:tc>
          <w:tcPr>
            <w:tcW w:w="2880" w:type="dxa"/>
            <w:shd w:val="clear" w:color="auto" w:fill="auto"/>
          </w:tcPr>
          <w:p w14:paraId="72666DE3" w14:textId="77777777" w:rsidR="00B65B6F" w:rsidRPr="007F2621" w:rsidRDefault="00B65B6F" w:rsidP="00C920F9">
            <w:pPr>
              <w:spacing w:line="360" w:lineRule="exact"/>
            </w:pPr>
            <w:r w:rsidRPr="007F2621">
              <w:t>134.8 ± 11.1</w:t>
            </w:r>
          </w:p>
        </w:tc>
        <w:tc>
          <w:tcPr>
            <w:tcW w:w="2880" w:type="dxa"/>
            <w:shd w:val="clear" w:color="auto" w:fill="auto"/>
          </w:tcPr>
          <w:p w14:paraId="5E92A2C3" w14:textId="77777777" w:rsidR="00B65B6F" w:rsidRPr="007F2621" w:rsidRDefault="00B65B6F" w:rsidP="00C920F9">
            <w:pPr>
              <w:spacing w:line="360" w:lineRule="exact"/>
            </w:pPr>
            <w:r w:rsidRPr="007F2621">
              <w:t>139.3 ± 6.1</w:t>
            </w:r>
          </w:p>
        </w:tc>
      </w:tr>
      <w:tr w:rsidR="00B65B6F" w:rsidRPr="007112FA" w14:paraId="6DE61D52" w14:textId="77777777" w:rsidTr="00C920F9">
        <w:trPr>
          <w:trHeight w:val="474"/>
        </w:trPr>
        <w:tc>
          <w:tcPr>
            <w:tcW w:w="2880" w:type="dxa"/>
            <w:shd w:val="clear" w:color="auto" w:fill="auto"/>
          </w:tcPr>
          <w:p w14:paraId="19A59793" w14:textId="77777777" w:rsidR="00B65B6F" w:rsidRPr="007F2621" w:rsidRDefault="00B65B6F" w:rsidP="00C920F9">
            <w:pPr>
              <w:spacing w:line="360" w:lineRule="exact"/>
              <w:rPr>
                <w:b/>
              </w:rPr>
            </w:pPr>
            <w:r w:rsidRPr="007F2621">
              <w:rPr>
                <w:b/>
                <w:color w:val="000000"/>
              </w:rPr>
              <w:t>chloride</w:t>
            </w:r>
            <w:r w:rsidRPr="007F2621">
              <w:rPr>
                <w:color w:val="000000"/>
              </w:rPr>
              <w:t xml:space="preserve"> [</w:t>
            </w:r>
            <w:proofErr w:type="spellStart"/>
            <w:r w:rsidRPr="007F2621">
              <w:rPr>
                <w:color w:val="000000"/>
              </w:rPr>
              <w:t>mmol</w:t>
            </w:r>
            <w:proofErr w:type="spellEnd"/>
            <w:r w:rsidRPr="007F2621">
              <w:rPr>
                <w:color w:val="000000"/>
              </w:rPr>
              <w:t>/l]</w:t>
            </w:r>
          </w:p>
        </w:tc>
        <w:tc>
          <w:tcPr>
            <w:tcW w:w="2880" w:type="dxa"/>
            <w:shd w:val="clear" w:color="auto" w:fill="auto"/>
          </w:tcPr>
          <w:p w14:paraId="00B49F9F" w14:textId="77777777" w:rsidR="00B65B6F" w:rsidRPr="007F2621" w:rsidRDefault="00B65B6F" w:rsidP="00C920F9">
            <w:pPr>
              <w:spacing w:line="360" w:lineRule="exact"/>
            </w:pPr>
            <w:r w:rsidRPr="007F2621">
              <w:t>111.5 ± 3.3</w:t>
            </w:r>
          </w:p>
        </w:tc>
        <w:tc>
          <w:tcPr>
            <w:tcW w:w="2880" w:type="dxa"/>
            <w:shd w:val="clear" w:color="auto" w:fill="auto"/>
          </w:tcPr>
          <w:p w14:paraId="2C5C5999" w14:textId="77777777" w:rsidR="00B65B6F" w:rsidRPr="007F2621" w:rsidRDefault="00B65B6F" w:rsidP="00C920F9">
            <w:pPr>
              <w:spacing w:line="360" w:lineRule="exact"/>
            </w:pPr>
            <w:r w:rsidRPr="007F2621">
              <w:t>112.5 ± 4.5</w:t>
            </w:r>
          </w:p>
        </w:tc>
      </w:tr>
      <w:tr w:rsidR="00B65B6F" w:rsidRPr="007112FA" w14:paraId="13105B5F" w14:textId="77777777" w:rsidTr="00C920F9">
        <w:trPr>
          <w:trHeight w:val="474"/>
        </w:trPr>
        <w:tc>
          <w:tcPr>
            <w:tcW w:w="2880" w:type="dxa"/>
            <w:shd w:val="clear" w:color="auto" w:fill="auto"/>
          </w:tcPr>
          <w:p w14:paraId="2FFFB6DB" w14:textId="77777777" w:rsidR="00B65B6F" w:rsidRPr="007F2621" w:rsidRDefault="00B65B6F" w:rsidP="00C920F9">
            <w:pPr>
              <w:spacing w:line="360" w:lineRule="exact"/>
              <w:rPr>
                <w:b/>
              </w:rPr>
            </w:pPr>
            <w:r w:rsidRPr="007F2621">
              <w:rPr>
                <w:b/>
                <w:color w:val="000000"/>
              </w:rPr>
              <w:t>HCO</w:t>
            </w:r>
            <w:r w:rsidRPr="007F2621">
              <w:rPr>
                <w:b/>
                <w:color w:val="000000"/>
                <w:vertAlign w:val="subscript"/>
              </w:rPr>
              <w:t>3</w:t>
            </w:r>
            <w:r w:rsidRPr="007F2621">
              <w:rPr>
                <w:b/>
                <w:color w:val="000000"/>
                <w:vertAlign w:val="superscript"/>
              </w:rPr>
              <w:t>-</w:t>
            </w:r>
            <w:r w:rsidRPr="007F2621">
              <w:rPr>
                <w:color w:val="000000"/>
              </w:rPr>
              <w:t xml:space="preserve"> [</w:t>
            </w:r>
            <w:proofErr w:type="spellStart"/>
            <w:r w:rsidRPr="007F2621">
              <w:rPr>
                <w:color w:val="000000"/>
              </w:rPr>
              <w:t>mmol</w:t>
            </w:r>
            <w:proofErr w:type="spellEnd"/>
            <w:r w:rsidRPr="007F2621">
              <w:rPr>
                <w:color w:val="000000"/>
              </w:rPr>
              <w:t>/l]</w:t>
            </w:r>
          </w:p>
        </w:tc>
        <w:tc>
          <w:tcPr>
            <w:tcW w:w="2880" w:type="dxa"/>
            <w:shd w:val="clear" w:color="auto" w:fill="auto"/>
          </w:tcPr>
          <w:p w14:paraId="0016CC8D" w14:textId="77777777" w:rsidR="00B65B6F" w:rsidRPr="007F2621" w:rsidRDefault="00B65B6F" w:rsidP="00C920F9">
            <w:pPr>
              <w:spacing w:line="360" w:lineRule="exact"/>
            </w:pPr>
            <w:r w:rsidRPr="007F2621">
              <w:t>13.6 ± 2.5</w:t>
            </w:r>
          </w:p>
        </w:tc>
        <w:tc>
          <w:tcPr>
            <w:tcW w:w="2880" w:type="dxa"/>
            <w:shd w:val="clear" w:color="auto" w:fill="auto"/>
          </w:tcPr>
          <w:p w14:paraId="05B1DA4C" w14:textId="77777777" w:rsidR="00B65B6F" w:rsidRPr="007F2621" w:rsidRDefault="00B65B6F" w:rsidP="00C920F9">
            <w:pPr>
              <w:spacing w:line="360" w:lineRule="exact"/>
            </w:pPr>
            <w:r w:rsidRPr="007F2621">
              <w:t>10.6 ± 3.1</w:t>
            </w:r>
          </w:p>
        </w:tc>
      </w:tr>
      <w:tr w:rsidR="00B65B6F" w:rsidRPr="007112FA" w14:paraId="462B5A8D" w14:textId="77777777" w:rsidTr="00C920F9">
        <w:trPr>
          <w:trHeight w:val="474"/>
        </w:trPr>
        <w:tc>
          <w:tcPr>
            <w:tcW w:w="2880" w:type="dxa"/>
            <w:shd w:val="clear" w:color="auto" w:fill="auto"/>
          </w:tcPr>
          <w:p w14:paraId="758E10C3" w14:textId="77777777" w:rsidR="00B65B6F" w:rsidRPr="007F2621" w:rsidRDefault="00B65B6F" w:rsidP="00C920F9">
            <w:pPr>
              <w:spacing w:line="360" w:lineRule="exact"/>
              <w:rPr>
                <w:b/>
              </w:rPr>
            </w:pPr>
            <w:r w:rsidRPr="007F2621">
              <w:rPr>
                <w:b/>
                <w:color w:val="000000"/>
              </w:rPr>
              <w:t>ABE</w:t>
            </w:r>
            <w:r w:rsidRPr="007F2621">
              <w:rPr>
                <w:color w:val="000000"/>
              </w:rPr>
              <w:t xml:space="preserve"> [</w:t>
            </w:r>
            <w:proofErr w:type="spellStart"/>
            <w:r w:rsidRPr="007F2621">
              <w:rPr>
                <w:color w:val="000000"/>
              </w:rPr>
              <w:t>mmol</w:t>
            </w:r>
            <w:proofErr w:type="spellEnd"/>
            <w:r w:rsidRPr="007F2621">
              <w:rPr>
                <w:color w:val="000000"/>
              </w:rPr>
              <w:t>/l]</w:t>
            </w:r>
          </w:p>
        </w:tc>
        <w:tc>
          <w:tcPr>
            <w:tcW w:w="2880" w:type="dxa"/>
            <w:shd w:val="clear" w:color="auto" w:fill="auto"/>
          </w:tcPr>
          <w:p w14:paraId="6625FAE6" w14:textId="77777777" w:rsidR="00B65B6F" w:rsidRPr="007F2621" w:rsidRDefault="00B65B6F" w:rsidP="00C920F9">
            <w:pPr>
              <w:spacing w:line="360" w:lineRule="exact"/>
            </w:pPr>
            <w:r w:rsidRPr="007F2621">
              <w:t>-12.8 ± 3.4</w:t>
            </w:r>
          </w:p>
        </w:tc>
        <w:tc>
          <w:tcPr>
            <w:tcW w:w="2880" w:type="dxa"/>
            <w:shd w:val="clear" w:color="auto" w:fill="auto"/>
          </w:tcPr>
          <w:p w14:paraId="5A172D22" w14:textId="77777777" w:rsidR="00B65B6F" w:rsidRPr="007F2621" w:rsidRDefault="00B65B6F" w:rsidP="00C920F9">
            <w:pPr>
              <w:spacing w:line="360" w:lineRule="exact"/>
            </w:pPr>
            <w:r w:rsidRPr="007F2621">
              <w:t>-15.5 ± 5.2</w:t>
            </w:r>
          </w:p>
        </w:tc>
      </w:tr>
      <w:tr w:rsidR="00B65B6F" w:rsidRPr="007112FA" w14:paraId="3A59DF59" w14:textId="77777777" w:rsidTr="00C920F9">
        <w:trPr>
          <w:trHeight w:val="474"/>
        </w:trPr>
        <w:tc>
          <w:tcPr>
            <w:tcW w:w="2880" w:type="dxa"/>
            <w:shd w:val="clear" w:color="auto" w:fill="auto"/>
          </w:tcPr>
          <w:p w14:paraId="083DADF7" w14:textId="77777777" w:rsidR="00B65B6F" w:rsidRPr="007F2621" w:rsidRDefault="00B65B6F" w:rsidP="00C920F9">
            <w:pPr>
              <w:spacing w:line="360" w:lineRule="exact"/>
              <w:rPr>
                <w:b/>
              </w:rPr>
            </w:pPr>
            <w:r w:rsidRPr="007F2621">
              <w:rPr>
                <w:b/>
                <w:color w:val="000000"/>
              </w:rPr>
              <w:t>glucose</w:t>
            </w:r>
            <w:r w:rsidRPr="007F2621">
              <w:rPr>
                <w:color w:val="000000"/>
              </w:rPr>
              <w:t xml:space="preserve"> [</w:t>
            </w:r>
            <w:proofErr w:type="spellStart"/>
            <w:r w:rsidRPr="007F2621">
              <w:rPr>
                <w:color w:val="000000"/>
              </w:rPr>
              <w:t>mmol</w:t>
            </w:r>
            <w:proofErr w:type="spellEnd"/>
            <w:r w:rsidRPr="007F2621">
              <w:rPr>
                <w:color w:val="000000"/>
              </w:rPr>
              <w:t>/l]</w:t>
            </w:r>
          </w:p>
        </w:tc>
        <w:tc>
          <w:tcPr>
            <w:tcW w:w="2880" w:type="dxa"/>
            <w:shd w:val="clear" w:color="auto" w:fill="auto"/>
          </w:tcPr>
          <w:p w14:paraId="41478EEF" w14:textId="77777777" w:rsidR="00B65B6F" w:rsidRPr="007F2621" w:rsidRDefault="00B65B6F" w:rsidP="00C920F9">
            <w:pPr>
              <w:spacing w:line="360" w:lineRule="exact"/>
            </w:pPr>
            <w:r w:rsidRPr="007F2621">
              <w:t>6.4 ± 2.9</w:t>
            </w:r>
          </w:p>
        </w:tc>
        <w:tc>
          <w:tcPr>
            <w:tcW w:w="2880" w:type="dxa"/>
            <w:shd w:val="clear" w:color="auto" w:fill="auto"/>
          </w:tcPr>
          <w:p w14:paraId="7143351F" w14:textId="77777777" w:rsidR="00B65B6F" w:rsidRPr="007F2621" w:rsidRDefault="00B65B6F" w:rsidP="00C920F9">
            <w:pPr>
              <w:spacing w:line="360" w:lineRule="exact"/>
            </w:pPr>
            <w:r w:rsidRPr="007F2621">
              <w:t>3.8 ± 2.9</w:t>
            </w:r>
          </w:p>
        </w:tc>
      </w:tr>
      <w:tr w:rsidR="00B65B6F" w:rsidRPr="007112FA" w14:paraId="2C236ACC" w14:textId="77777777" w:rsidTr="00C920F9">
        <w:trPr>
          <w:trHeight w:val="474"/>
        </w:trPr>
        <w:tc>
          <w:tcPr>
            <w:tcW w:w="2880" w:type="dxa"/>
            <w:shd w:val="clear" w:color="auto" w:fill="auto"/>
          </w:tcPr>
          <w:p w14:paraId="24DA2131" w14:textId="77777777" w:rsidR="00B65B6F" w:rsidRPr="007F2621" w:rsidRDefault="00B65B6F" w:rsidP="00C920F9">
            <w:pPr>
              <w:spacing w:line="360" w:lineRule="exact"/>
              <w:rPr>
                <w:b/>
              </w:rPr>
            </w:pPr>
            <w:r w:rsidRPr="007F2621">
              <w:rPr>
                <w:b/>
                <w:color w:val="000000"/>
              </w:rPr>
              <w:t>lactate</w:t>
            </w:r>
            <w:r w:rsidRPr="007F2621">
              <w:rPr>
                <w:color w:val="000000"/>
              </w:rPr>
              <w:t xml:space="preserve"> [</w:t>
            </w:r>
            <w:proofErr w:type="spellStart"/>
            <w:r w:rsidRPr="007F2621">
              <w:rPr>
                <w:color w:val="000000"/>
              </w:rPr>
              <w:t>mmol</w:t>
            </w:r>
            <w:proofErr w:type="spellEnd"/>
            <w:r w:rsidRPr="007F2621">
              <w:rPr>
                <w:color w:val="000000"/>
              </w:rPr>
              <w:t>/l]</w:t>
            </w:r>
          </w:p>
        </w:tc>
        <w:tc>
          <w:tcPr>
            <w:tcW w:w="2880" w:type="dxa"/>
            <w:shd w:val="clear" w:color="auto" w:fill="auto"/>
          </w:tcPr>
          <w:p w14:paraId="5F380FB1" w14:textId="77777777" w:rsidR="00B65B6F" w:rsidRPr="007F2621" w:rsidRDefault="00B65B6F" w:rsidP="00C920F9">
            <w:pPr>
              <w:spacing w:line="360" w:lineRule="exact"/>
            </w:pPr>
            <w:r w:rsidRPr="007F2621">
              <w:t>7.2 ± 1.7</w:t>
            </w:r>
          </w:p>
        </w:tc>
        <w:tc>
          <w:tcPr>
            <w:tcW w:w="2880" w:type="dxa"/>
            <w:shd w:val="clear" w:color="auto" w:fill="auto"/>
          </w:tcPr>
          <w:p w14:paraId="04BEF0AA" w14:textId="77777777" w:rsidR="00B65B6F" w:rsidRPr="007F2621" w:rsidRDefault="00B65B6F" w:rsidP="00C920F9">
            <w:pPr>
              <w:spacing w:line="360" w:lineRule="exact"/>
            </w:pPr>
            <w:r w:rsidRPr="007F2621">
              <w:t>4.7 ± 3.6</w:t>
            </w:r>
          </w:p>
        </w:tc>
      </w:tr>
    </w:tbl>
    <w:p w14:paraId="65C4E10F" w14:textId="77777777" w:rsidR="00B65B6F" w:rsidRDefault="00B65B6F" w:rsidP="00B65B6F"/>
    <w:p w14:paraId="4CFAEB31" w14:textId="77777777" w:rsidR="00B65B6F" w:rsidRPr="00100B9C" w:rsidRDefault="00B65B6F" w:rsidP="004238A0">
      <w:pPr>
        <w:spacing w:line="360" w:lineRule="auto"/>
        <w:rPr>
          <w:b/>
        </w:rPr>
      </w:pPr>
      <w:r w:rsidRPr="00100B9C">
        <w:rPr>
          <w:b/>
        </w:rPr>
        <w:t>Supplementary Table 3 – No differences in blood parameters from the tail vein in response to 24 hours of metformin treatment.</w:t>
      </w:r>
    </w:p>
    <w:p w14:paraId="511DA279" w14:textId="2015B854" w:rsidR="00B65B6F" w:rsidRDefault="00B65B6F" w:rsidP="004238A0">
      <w:pPr>
        <w:spacing w:line="360" w:lineRule="auto"/>
      </w:pPr>
      <w:r w:rsidRPr="00100B9C">
        <w:t xml:space="preserve">After 24 hours of treatment, blood was analyzed from the tail vein of mice fed with </w:t>
      </w:r>
      <w:r w:rsidRPr="004D1E6F">
        <w:t xml:space="preserve">high fat diet and treated with metformin (HFD+Met; n=6) and HFD mice (HFD; n=4). </w:t>
      </w:r>
      <w:r w:rsidR="00415C0B" w:rsidRPr="00456310">
        <w:rPr>
          <w:rFonts w:cs="Times New Roman"/>
        </w:rPr>
        <w:t>In detail, pH, partial pressure of carbon dioxide (pCO</w:t>
      </w:r>
      <w:r w:rsidR="00415C0B" w:rsidRPr="00456310">
        <w:rPr>
          <w:rFonts w:cs="Times New Roman"/>
          <w:vertAlign w:val="subscript"/>
        </w:rPr>
        <w:t>2</w:t>
      </w:r>
      <w:r w:rsidR="00415C0B" w:rsidRPr="00456310">
        <w:rPr>
          <w:rFonts w:cs="Times New Roman"/>
        </w:rPr>
        <w:t>), partial pressure of oxygen (pO</w:t>
      </w:r>
      <w:r w:rsidR="00415C0B" w:rsidRPr="00456310">
        <w:rPr>
          <w:rFonts w:cs="Times New Roman"/>
          <w:vertAlign w:val="subscript"/>
        </w:rPr>
        <w:t>2</w:t>
      </w:r>
      <w:r w:rsidR="00415C0B" w:rsidRPr="00456310">
        <w:rPr>
          <w:rFonts w:cs="Times New Roman"/>
        </w:rPr>
        <w:t>), hemoglobin (</w:t>
      </w:r>
      <w:proofErr w:type="spellStart"/>
      <w:r w:rsidR="00415C0B" w:rsidRPr="00456310">
        <w:rPr>
          <w:rFonts w:cs="Times New Roman"/>
        </w:rPr>
        <w:t>Hb</w:t>
      </w:r>
      <w:proofErr w:type="spellEnd"/>
      <w:r w:rsidR="00415C0B" w:rsidRPr="00456310">
        <w:rPr>
          <w:rFonts w:cs="Times New Roman"/>
        </w:rPr>
        <w:t>), oxygen saturation (sO</w:t>
      </w:r>
      <w:r w:rsidR="00415C0B" w:rsidRPr="00456310">
        <w:rPr>
          <w:rFonts w:cs="Times New Roman"/>
          <w:vertAlign w:val="subscript"/>
        </w:rPr>
        <w:t>2</w:t>
      </w:r>
      <w:r w:rsidR="00415C0B" w:rsidRPr="00456310">
        <w:rPr>
          <w:rFonts w:cs="Times New Roman"/>
        </w:rPr>
        <w:t xml:space="preserve">), hematocrit, </w:t>
      </w:r>
      <w:r w:rsidR="00415C0B" w:rsidRPr="00456310">
        <w:t>potassium, sodium, chloride,</w:t>
      </w:r>
      <w:r w:rsidR="00415C0B" w:rsidRPr="00456310">
        <w:rPr>
          <w:rFonts w:cs="Times New Roman"/>
        </w:rPr>
        <w:t xml:space="preserve"> hydrogen carbonate (HCO</w:t>
      </w:r>
      <w:r w:rsidR="00415C0B" w:rsidRPr="00456310">
        <w:rPr>
          <w:rFonts w:cs="Times New Roman"/>
          <w:vertAlign w:val="subscript"/>
        </w:rPr>
        <w:t>3</w:t>
      </w:r>
      <w:r w:rsidR="00415C0B" w:rsidRPr="00456310">
        <w:rPr>
          <w:vertAlign w:val="superscript"/>
        </w:rPr>
        <w:t>-</w:t>
      </w:r>
      <w:r w:rsidR="00415C0B" w:rsidRPr="00456310">
        <w:t>)</w:t>
      </w:r>
      <w:r w:rsidR="00415C0B" w:rsidRPr="00456310">
        <w:rPr>
          <w:rFonts w:cs="Times New Roman"/>
        </w:rPr>
        <w:t xml:space="preserve">, actual base excess (ABE), </w:t>
      </w:r>
      <w:r w:rsidR="00415C0B" w:rsidRPr="00456310">
        <w:t>glucose</w:t>
      </w:r>
      <w:r w:rsidR="00415C0B" w:rsidRPr="00456310">
        <w:rPr>
          <w:rFonts w:cs="Times New Roman"/>
        </w:rPr>
        <w:t xml:space="preserve"> and </w:t>
      </w:r>
      <w:r w:rsidR="00415C0B" w:rsidRPr="00456310">
        <w:t>lactate</w:t>
      </w:r>
      <w:r w:rsidR="00415C0B" w:rsidRPr="00456310">
        <w:rPr>
          <w:rFonts w:cs="Times New Roman"/>
        </w:rPr>
        <w:t xml:space="preserve"> were measured.</w:t>
      </w:r>
      <w:r w:rsidR="00415C0B" w:rsidRPr="004D1E6F">
        <w:rPr>
          <w:rFonts w:cs="Times New Roman"/>
        </w:rPr>
        <w:t xml:space="preserve"> </w:t>
      </w:r>
      <w:r w:rsidRPr="004D1E6F">
        <w:t>Data are expressed as mean ± SD. n indicates the number</w:t>
      </w:r>
      <w:r w:rsidRPr="00100B9C">
        <w:t xml:space="preserve"> of individual mice from which blood was collected and analyzed. Differences between groups were analyzed by Student’s t-test; p=n.s.</w:t>
      </w:r>
    </w:p>
    <w:p w14:paraId="1A686D3C" w14:textId="7B9858EA" w:rsidR="00394672" w:rsidRPr="00604416" w:rsidRDefault="00394672" w:rsidP="00604416">
      <w:r w:rsidRPr="00604416">
        <w:br w:type="page"/>
      </w:r>
    </w:p>
    <w:tbl>
      <w:tblPr>
        <w:tblW w:w="95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18"/>
        <w:gridCol w:w="5040"/>
      </w:tblGrid>
      <w:tr w:rsidR="00B65B6F" w:rsidRPr="00FE7A5E" w14:paraId="2CA87383" w14:textId="77777777" w:rsidTr="001D0468">
        <w:tc>
          <w:tcPr>
            <w:tcW w:w="4518" w:type="dxa"/>
            <w:shd w:val="clear" w:color="auto" w:fill="auto"/>
          </w:tcPr>
          <w:p w14:paraId="6A617B08" w14:textId="77777777" w:rsidR="00B65B6F" w:rsidRPr="00846EF7" w:rsidRDefault="00B65B6F" w:rsidP="00C920F9">
            <w:pPr>
              <w:spacing w:line="360" w:lineRule="exact"/>
            </w:pPr>
            <w:proofErr w:type="spellStart"/>
            <w:r w:rsidRPr="00846EF7">
              <w:lastRenderedPageBreak/>
              <w:t>monocarboxylate</w:t>
            </w:r>
            <w:proofErr w:type="spellEnd"/>
            <w:r w:rsidRPr="00846EF7">
              <w:t xml:space="preserve">-transporter 1 </w:t>
            </w:r>
          </w:p>
          <w:p w14:paraId="38B9E123" w14:textId="77777777" w:rsidR="00B65B6F" w:rsidRPr="00846EF7" w:rsidRDefault="00B65B6F" w:rsidP="00C920F9">
            <w:pPr>
              <w:spacing w:line="360" w:lineRule="exact"/>
            </w:pPr>
            <w:r w:rsidRPr="00846EF7">
              <w:t xml:space="preserve">(Mct1; </w:t>
            </w:r>
            <w:r w:rsidRPr="00846EF7">
              <w:rPr>
                <w:i/>
              </w:rPr>
              <w:t>Slc16a1</w:t>
            </w:r>
            <w:r w:rsidRPr="00846EF7">
              <w:t>)</w:t>
            </w:r>
          </w:p>
        </w:tc>
        <w:tc>
          <w:tcPr>
            <w:tcW w:w="5040" w:type="dxa"/>
            <w:shd w:val="clear" w:color="auto" w:fill="auto"/>
          </w:tcPr>
          <w:p w14:paraId="4DFEBF86" w14:textId="77777777" w:rsidR="00B65B6F" w:rsidRPr="00846EF7" w:rsidRDefault="00B65B6F" w:rsidP="00C920F9">
            <w:pPr>
              <w:spacing w:line="360" w:lineRule="exact"/>
            </w:pPr>
            <w:r w:rsidRPr="00846EF7">
              <w:t>Forward 5’-tgttagtcggagccttcatttc-3’</w:t>
            </w:r>
          </w:p>
          <w:p w14:paraId="41066048" w14:textId="77777777" w:rsidR="00B65B6F" w:rsidRPr="00846EF7" w:rsidRDefault="00B65B6F" w:rsidP="00C920F9">
            <w:pPr>
              <w:spacing w:line="360" w:lineRule="exact"/>
            </w:pPr>
            <w:r w:rsidRPr="00846EF7">
              <w:t>Reverse 5’-cactggtcgttgcactgaata-3’</w:t>
            </w:r>
          </w:p>
        </w:tc>
      </w:tr>
      <w:tr w:rsidR="00B65B6F" w:rsidRPr="00FE7A5E" w14:paraId="34BDF820" w14:textId="77777777" w:rsidTr="001D0468">
        <w:tc>
          <w:tcPr>
            <w:tcW w:w="4518" w:type="dxa"/>
            <w:shd w:val="clear" w:color="auto" w:fill="auto"/>
          </w:tcPr>
          <w:p w14:paraId="55643BC2" w14:textId="77777777" w:rsidR="00B65B6F" w:rsidRPr="00846EF7" w:rsidRDefault="00B65B6F" w:rsidP="00C920F9">
            <w:pPr>
              <w:spacing w:line="360" w:lineRule="exact"/>
            </w:pPr>
            <w:proofErr w:type="spellStart"/>
            <w:r w:rsidRPr="00846EF7">
              <w:t>monocarboxylate</w:t>
            </w:r>
            <w:proofErr w:type="spellEnd"/>
            <w:r w:rsidRPr="00846EF7">
              <w:t xml:space="preserve">-transporter 4 </w:t>
            </w:r>
          </w:p>
          <w:p w14:paraId="01557326" w14:textId="77777777" w:rsidR="00B65B6F" w:rsidRPr="00846EF7" w:rsidRDefault="00B65B6F" w:rsidP="00C920F9">
            <w:pPr>
              <w:spacing w:line="360" w:lineRule="exact"/>
            </w:pPr>
            <w:r w:rsidRPr="00846EF7">
              <w:t xml:space="preserve">(Mct4; </w:t>
            </w:r>
            <w:r w:rsidRPr="00846EF7">
              <w:rPr>
                <w:i/>
              </w:rPr>
              <w:t>Slc16a3</w:t>
            </w:r>
            <w:r w:rsidRPr="00846EF7">
              <w:t>)</w:t>
            </w:r>
          </w:p>
        </w:tc>
        <w:tc>
          <w:tcPr>
            <w:tcW w:w="5040" w:type="dxa"/>
            <w:shd w:val="clear" w:color="auto" w:fill="auto"/>
          </w:tcPr>
          <w:p w14:paraId="462F1AF9" w14:textId="77777777" w:rsidR="00B65B6F" w:rsidRPr="00846EF7" w:rsidRDefault="00B65B6F" w:rsidP="00C920F9">
            <w:pPr>
              <w:spacing w:line="360" w:lineRule="exact"/>
            </w:pPr>
            <w:r w:rsidRPr="00846EF7">
              <w:t>Forward 5’-tcacgggtttctcctacgc-3’</w:t>
            </w:r>
          </w:p>
          <w:p w14:paraId="182A95B5" w14:textId="77777777" w:rsidR="00B65B6F" w:rsidRPr="00846EF7" w:rsidRDefault="00B65B6F" w:rsidP="00C920F9">
            <w:pPr>
              <w:spacing w:line="360" w:lineRule="exact"/>
            </w:pPr>
            <w:r w:rsidRPr="00846EF7">
              <w:t>Reverse 5’-gccaaagcggttcacacac-3’</w:t>
            </w:r>
          </w:p>
        </w:tc>
      </w:tr>
      <w:tr w:rsidR="00B65B6F" w:rsidRPr="00FE7A5E" w14:paraId="4EB864A7" w14:textId="77777777" w:rsidTr="001D0468">
        <w:tc>
          <w:tcPr>
            <w:tcW w:w="4518" w:type="dxa"/>
            <w:shd w:val="clear" w:color="auto" w:fill="auto"/>
          </w:tcPr>
          <w:p w14:paraId="76E4C661" w14:textId="77777777" w:rsidR="00B65B6F" w:rsidRPr="00846EF7" w:rsidRDefault="00B65B6F" w:rsidP="00C920F9">
            <w:pPr>
              <w:spacing w:line="360" w:lineRule="exact"/>
            </w:pPr>
            <w:r w:rsidRPr="00846EF7">
              <w:t xml:space="preserve">lactate dehydrogenase A </w:t>
            </w:r>
          </w:p>
          <w:p w14:paraId="419B6083" w14:textId="77777777" w:rsidR="00B65B6F" w:rsidRPr="00846EF7" w:rsidRDefault="00B65B6F" w:rsidP="00C920F9">
            <w:pPr>
              <w:spacing w:line="360" w:lineRule="exact"/>
            </w:pPr>
            <w:r w:rsidRPr="00846EF7">
              <w:t>(</w:t>
            </w:r>
            <w:proofErr w:type="spellStart"/>
            <w:r w:rsidRPr="00846EF7">
              <w:rPr>
                <w:i/>
              </w:rPr>
              <w:t>Ldha</w:t>
            </w:r>
            <w:proofErr w:type="spellEnd"/>
            <w:r w:rsidRPr="00846EF7">
              <w:t>)</w:t>
            </w:r>
          </w:p>
        </w:tc>
        <w:tc>
          <w:tcPr>
            <w:tcW w:w="5040" w:type="dxa"/>
            <w:shd w:val="clear" w:color="auto" w:fill="auto"/>
          </w:tcPr>
          <w:p w14:paraId="00D26360" w14:textId="77777777" w:rsidR="00B65B6F" w:rsidRPr="00846EF7" w:rsidRDefault="00B65B6F" w:rsidP="00C920F9">
            <w:pPr>
              <w:spacing w:line="360" w:lineRule="exact"/>
            </w:pPr>
            <w:r w:rsidRPr="00846EF7">
              <w:t>Forward 5’</w:t>
            </w:r>
            <w:r w:rsidRPr="00846EF7">
              <w:noBreakHyphen/>
              <w:t>tgtctccagcaaagactactgt</w:t>
            </w:r>
            <w:r w:rsidRPr="00846EF7">
              <w:noBreakHyphen/>
              <w:t>3’</w:t>
            </w:r>
          </w:p>
          <w:p w14:paraId="223B0EED" w14:textId="77777777" w:rsidR="00B65B6F" w:rsidRPr="00846EF7" w:rsidRDefault="00B65B6F" w:rsidP="00C920F9">
            <w:pPr>
              <w:spacing w:line="360" w:lineRule="exact"/>
            </w:pPr>
            <w:r w:rsidRPr="00846EF7">
              <w:t>Reverse 5’</w:t>
            </w:r>
            <w:r w:rsidRPr="00846EF7">
              <w:noBreakHyphen/>
              <w:t>gactgtacttgacaatgttggga</w:t>
            </w:r>
            <w:r w:rsidRPr="00846EF7">
              <w:noBreakHyphen/>
              <w:t>3’</w:t>
            </w:r>
          </w:p>
        </w:tc>
      </w:tr>
      <w:tr w:rsidR="00B65B6F" w:rsidRPr="00FE7A5E" w14:paraId="79FD8484" w14:textId="77777777" w:rsidTr="001D0468">
        <w:tc>
          <w:tcPr>
            <w:tcW w:w="4518" w:type="dxa"/>
            <w:shd w:val="clear" w:color="auto" w:fill="auto"/>
          </w:tcPr>
          <w:p w14:paraId="12FA35BF" w14:textId="77777777" w:rsidR="00B65B6F" w:rsidRPr="00846EF7" w:rsidRDefault="00B65B6F" w:rsidP="00C920F9">
            <w:pPr>
              <w:spacing w:line="360" w:lineRule="exact"/>
            </w:pPr>
            <w:r w:rsidRPr="00846EF7">
              <w:t>lactate dehydrogenase B</w:t>
            </w:r>
          </w:p>
          <w:p w14:paraId="23EC9ECE" w14:textId="77777777" w:rsidR="00B65B6F" w:rsidRPr="00846EF7" w:rsidRDefault="00B65B6F" w:rsidP="00C920F9">
            <w:pPr>
              <w:spacing w:line="360" w:lineRule="exact"/>
            </w:pPr>
            <w:r w:rsidRPr="00846EF7">
              <w:t>(</w:t>
            </w:r>
            <w:proofErr w:type="spellStart"/>
            <w:r w:rsidRPr="00846EF7">
              <w:rPr>
                <w:i/>
              </w:rPr>
              <w:t>Ldhb</w:t>
            </w:r>
            <w:proofErr w:type="spellEnd"/>
            <w:r w:rsidRPr="00846EF7">
              <w:t>)</w:t>
            </w:r>
          </w:p>
        </w:tc>
        <w:tc>
          <w:tcPr>
            <w:tcW w:w="5040" w:type="dxa"/>
            <w:shd w:val="clear" w:color="auto" w:fill="auto"/>
          </w:tcPr>
          <w:p w14:paraId="47950413" w14:textId="77777777" w:rsidR="00B65B6F" w:rsidRPr="00846EF7" w:rsidRDefault="00B65B6F" w:rsidP="00C920F9">
            <w:pPr>
              <w:spacing w:line="360" w:lineRule="exact"/>
            </w:pPr>
            <w:r w:rsidRPr="00846EF7">
              <w:t>Forward 5’</w:t>
            </w:r>
            <w:r w:rsidRPr="00846EF7">
              <w:noBreakHyphen/>
              <w:t>cattgcgtccgttgcagatg</w:t>
            </w:r>
            <w:r w:rsidRPr="00846EF7">
              <w:noBreakHyphen/>
              <w:t>3’</w:t>
            </w:r>
          </w:p>
          <w:p w14:paraId="3ACA326E" w14:textId="77777777" w:rsidR="00B65B6F" w:rsidRPr="00846EF7" w:rsidRDefault="00B65B6F" w:rsidP="00C920F9">
            <w:pPr>
              <w:spacing w:line="360" w:lineRule="exact"/>
            </w:pPr>
            <w:r w:rsidRPr="00846EF7">
              <w:t>Reverse 5’</w:t>
            </w:r>
            <w:r w:rsidRPr="00846EF7">
              <w:noBreakHyphen/>
              <w:t>ggaggaacaagctcccgtg</w:t>
            </w:r>
            <w:r w:rsidRPr="00846EF7">
              <w:noBreakHyphen/>
              <w:t>3’</w:t>
            </w:r>
          </w:p>
        </w:tc>
      </w:tr>
      <w:tr w:rsidR="00B65B6F" w:rsidRPr="00FE7A5E" w14:paraId="5EB08A32" w14:textId="77777777" w:rsidTr="001D0468">
        <w:tc>
          <w:tcPr>
            <w:tcW w:w="4518" w:type="dxa"/>
            <w:shd w:val="clear" w:color="auto" w:fill="auto"/>
          </w:tcPr>
          <w:p w14:paraId="0DD1C500" w14:textId="77777777" w:rsidR="00B65B6F" w:rsidRPr="00846EF7" w:rsidRDefault="00B65B6F" w:rsidP="00C920F9">
            <w:pPr>
              <w:spacing w:line="360" w:lineRule="exact"/>
            </w:pPr>
            <w:r w:rsidRPr="00846EF7">
              <w:t>glyceraldehyde-3-phosphate dehydrogenase (</w:t>
            </w:r>
            <w:r w:rsidRPr="00846EF7">
              <w:rPr>
                <w:i/>
              </w:rPr>
              <w:t>Gapdh</w:t>
            </w:r>
            <w:r w:rsidRPr="00846EF7">
              <w:t>)</w:t>
            </w:r>
          </w:p>
        </w:tc>
        <w:tc>
          <w:tcPr>
            <w:tcW w:w="5040" w:type="dxa"/>
            <w:shd w:val="clear" w:color="auto" w:fill="auto"/>
          </w:tcPr>
          <w:p w14:paraId="437F4D05" w14:textId="77777777" w:rsidR="00B65B6F" w:rsidRPr="00846EF7" w:rsidRDefault="00B65B6F" w:rsidP="00C920F9">
            <w:pPr>
              <w:spacing w:line="360" w:lineRule="exact"/>
            </w:pPr>
            <w:r w:rsidRPr="00846EF7">
              <w:t>Forward 5’</w:t>
            </w:r>
            <w:r w:rsidRPr="00846EF7">
              <w:noBreakHyphen/>
              <w:t>atgtgtccgtcgtggatctga</w:t>
            </w:r>
            <w:r w:rsidRPr="00846EF7">
              <w:noBreakHyphen/>
              <w:t>3’</w:t>
            </w:r>
          </w:p>
          <w:p w14:paraId="05BA7F41" w14:textId="77777777" w:rsidR="00B65B6F" w:rsidRPr="00846EF7" w:rsidRDefault="00B65B6F" w:rsidP="00C920F9">
            <w:pPr>
              <w:spacing w:line="360" w:lineRule="exact"/>
            </w:pPr>
            <w:r w:rsidRPr="00846EF7">
              <w:t>Reverse 5’</w:t>
            </w:r>
            <w:r w:rsidRPr="00846EF7">
              <w:noBreakHyphen/>
              <w:t>tgcctgcttcaccaccttct</w:t>
            </w:r>
            <w:r w:rsidRPr="00846EF7">
              <w:noBreakHyphen/>
              <w:t>3’</w:t>
            </w:r>
          </w:p>
        </w:tc>
      </w:tr>
      <w:tr w:rsidR="00B65B6F" w:rsidRPr="00FE7A5E" w14:paraId="5D7D72A5" w14:textId="77777777" w:rsidTr="001D0468">
        <w:tc>
          <w:tcPr>
            <w:tcW w:w="4518" w:type="dxa"/>
            <w:shd w:val="clear" w:color="auto" w:fill="auto"/>
          </w:tcPr>
          <w:p w14:paraId="35B29919" w14:textId="77777777" w:rsidR="00B65B6F" w:rsidRPr="00846EF7" w:rsidRDefault="00B65B6F" w:rsidP="00C920F9">
            <w:pPr>
              <w:spacing w:line="360" w:lineRule="exact"/>
            </w:pPr>
            <w:proofErr w:type="spellStart"/>
            <w:r w:rsidRPr="00846EF7">
              <w:t>glucuronidase</w:t>
            </w:r>
            <w:proofErr w:type="spellEnd"/>
            <w:r w:rsidRPr="00846EF7">
              <w:t xml:space="preserve">-β </w:t>
            </w:r>
          </w:p>
          <w:p w14:paraId="1FA8345E" w14:textId="77777777" w:rsidR="00B65B6F" w:rsidRPr="00846EF7" w:rsidRDefault="00B65B6F" w:rsidP="00C920F9">
            <w:pPr>
              <w:spacing w:line="360" w:lineRule="exact"/>
            </w:pPr>
            <w:r w:rsidRPr="00846EF7">
              <w:t>(</w:t>
            </w:r>
            <w:proofErr w:type="spellStart"/>
            <w:r w:rsidRPr="00846EF7">
              <w:rPr>
                <w:i/>
              </w:rPr>
              <w:t>Gusb</w:t>
            </w:r>
            <w:proofErr w:type="spellEnd"/>
            <w:r w:rsidRPr="00846EF7">
              <w:t>)</w:t>
            </w:r>
          </w:p>
        </w:tc>
        <w:tc>
          <w:tcPr>
            <w:tcW w:w="5040" w:type="dxa"/>
            <w:shd w:val="clear" w:color="auto" w:fill="auto"/>
          </w:tcPr>
          <w:p w14:paraId="12EDBD4A" w14:textId="77777777" w:rsidR="00B65B6F" w:rsidRPr="00846EF7" w:rsidRDefault="00B65B6F" w:rsidP="00C920F9">
            <w:pPr>
              <w:spacing w:line="360" w:lineRule="exact"/>
            </w:pPr>
            <w:r w:rsidRPr="00846EF7">
              <w:t>Forward 5’</w:t>
            </w:r>
            <w:r w:rsidRPr="00846EF7">
              <w:noBreakHyphen/>
              <w:t>cgctgagagtaatcggaaacaa</w:t>
            </w:r>
            <w:r w:rsidRPr="00846EF7">
              <w:noBreakHyphen/>
              <w:t>3’</w:t>
            </w:r>
          </w:p>
          <w:p w14:paraId="458369C5" w14:textId="77777777" w:rsidR="00B65B6F" w:rsidRPr="00846EF7" w:rsidRDefault="00B65B6F" w:rsidP="00C920F9">
            <w:pPr>
              <w:spacing w:line="360" w:lineRule="exact"/>
            </w:pPr>
            <w:r w:rsidRPr="00846EF7">
              <w:t>Reverse 5’</w:t>
            </w:r>
            <w:r w:rsidRPr="00846EF7">
              <w:noBreakHyphen/>
              <w:t>cgcaaaataaaggccgaagtgaagt</w:t>
            </w:r>
            <w:r w:rsidRPr="00846EF7">
              <w:noBreakHyphen/>
              <w:t>3’</w:t>
            </w:r>
          </w:p>
        </w:tc>
      </w:tr>
    </w:tbl>
    <w:p w14:paraId="30A41A1B" w14:textId="77777777" w:rsidR="00B65B6F" w:rsidRDefault="00B65B6F" w:rsidP="00B65B6F"/>
    <w:p w14:paraId="228A4272" w14:textId="2C0A1217" w:rsidR="00B65B6F" w:rsidRDefault="00B65B6F" w:rsidP="00B65B6F">
      <w:r>
        <w:rPr>
          <w:b/>
        </w:rPr>
        <w:t>Supplementary Table 4</w:t>
      </w:r>
      <w:r>
        <w:t xml:space="preserve"> – </w:t>
      </w:r>
      <w:r>
        <w:rPr>
          <w:b/>
        </w:rPr>
        <w:t xml:space="preserve">Primers that were in use for </w:t>
      </w:r>
      <w:r w:rsidRPr="004C6C4B">
        <w:rPr>
          <w:b/>
        </w:rPr>
        <w:t>RT-qPCR</w:t>
      </w:r>
      <w:r>
        <w:rPr>
          <w:b/>
        </w:rPr>
        <w:t xml:space="preserve"> analyzes</w:t>
      </w:r>
      <w:r w:rsidR="00134191">
        <w:rPr>
          <w:b/>
        </w:rPr>
        <w:t>.</w:t>
      </w:r>
    </w:p>
    <w:p w14:paraId="535D5AE5" w14:textId="5FA69FB4" w:rsidR="00394672" w:rsidRPr="00604416" w:rsidRDefault="00394672" w:rsidP="00604416"/>
    <w:sectPr w:rsidR="00394672" w:rsidRPr="00604416" w:rsidSect="00312849">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AAB5E1" w14:textId="77777777" w:rsidR="009C661D" w:rsidRDefault="009C661D" w:rsidP="00604416">
      <w:r>
        <w:separator/>
      </w:r>
    </w:p>
  </w:endnote>
  <w:endnote w:type="continuationSeparator" w:id="0">
    <w:p w14:paraId="75D54E17" w14:textId="77777777" w:rsidR="009C661D" w:rsidRDefault="009C661D" w:rsidP="006044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20002A87" w:usb1="00000000" w:usb2="00000000" w:usb3="00000000" w:csb0="000001FF" w:csb1="00000000"/>
  </w:font>
  <w:font w:name="Arial">
    <w:panose1 w:val="020B0604020202020204"/>
    <w:charset w:val="00"/>
    <w:family w:val="swiss"/>
    <w:pitch w:val="variable"/>
    <w:sig w:usb0="20000A87" w:usb1="00000000"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044346" w14:textId="77777777" w:rsidR="009C661D" w:rsidRDefault="009C661D" w:rsidP="00604416">
      <w:r>
        <w:separator/>
      </w:r>
    </w:p>
  </w:footnote>
  <w:footnote w:type="continuationSeparator" w:id="0">
    <w:p w14:paraId="050381FA" w14:textId="77777777" w:rsidR="009C661D" w:rsidRDefault="009C661D" w:rsidP="0060441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00a5zxteswayepssyp0avtws2rwtfev5d9&quot;&gt;My EndNote Library&lt;record-ids&gt;&lt;item&gt;1085&lt;/item&gt;&lt;item&gt;1560&lt;/item&gt;&lt;item&gt;1561&lt;/item&gt;&lt;/record-ids&gt;&lt;/item&gt;&lt;/Libraries&gt;"/>
  </w:docVars>
  <w:rsids>
    <w:rsidRoot w:val="00F347E7"/>
    <w:rsid w:val="00024125"/>
    <w:rsid w:val="001225A4"/>
    <w:rsid w:val="001254FB"/>
    <w:rsid w:val="00134191"/>
    <w:rsid w:val="00162A87"/>
    <w:rsid w:val="00177618"/>
    <w:rsid w:val="00191C81"/>
    <w:rsid w:val="001D0468"/>
    <w:rsid w:val="002023E5"/>
    <w:rsid w:val="0021636C"/>
    <w:rsid w:val="00222C01"/>
    <w:rsid w:val="00274A4E"/>
    <w:rsid w:val="00276053"/>
    <w:rsid w:val="002B3592"/>
    <w:rsid w:val="002D2887"/>
    <w:rsid w:val="00312849"/>
    <w:rsid w:val="003339A6"/>
    <w:rsid w:val="003475CB"/>
    <w:rsid w:val="00390637"/>
    <w:rsid w:val="00394672"/>
    <w:rsid w:val="003A2710"/>
    <w:rsid w:val="003B7180"/>
    <w:rsid w:val="003D34CD"/>
    <w:rsid w:val="00415C0B"/>
    <w:rsid w:val="004238A0"/>
    <w:rsid w:val="00424FEB"/>
    <w:rsid w:val="00456310"/>
    <w:rsid w:val="00460862"/>
    <w:rsid w:val="00465664"/>
    <w:rsid w:val="004821C3"/>
    <w:rsid w:val="004B36C3"/>
    <w:rsid w:val="004B62FE"/>
    <w:rsid w:val="004C5338"/>
    <w:rsid w:val="004D1E6F"/>
    <w:rsid w:val="0051444E"/>
    <w:rsid w:val="00567562"/>
    <w:rsid w:val="005A0937"/>
    <w:rsid w:val="005C0691"/>
    <w:rsid w:val="005C4766"/>
    <w:rsid w:val="005F1315"/>
    <w:rsid w:val="00604416"/>
    <w:rsid w:val="007E35B6"/>
    <w:rsid w:val="008A30E2"/>
    <w:rsid w:val="008F7AF8"/>
    <w:rsid w:val="00985217"/>
    <w:rsid w:val="009C661D"/>
    <w:rsid w:val="009E105C"/>
    <w:rsid w:val="00A12139"/>
    <w:rsid w:val="00A2522E"/>
    <w:rsid w:val="00A455E4"/>
    <w:rsid w:val="00A456BB"/>
    <w:rsid w:val="00AC0C3D"/>
    <w:rsid w:val="00B51499"/>
    <w:rsid w:val="00B65B6F"/>
    <w:rsid w:val="00B71047"/>
    <w:rsid w:val="00B95CA3"/>
    <w:rsid w:val="00C019A4"/>
    <w:rsid w:val="00C02E21"/>
    <w:rsid w:val="00C07D28"/>
    <w:rsid w:val="00C47D39"/>
    <w:rsid w:val="00CA32E8"/>
    <w:rsid w:val="00CB5369"/>
    <w:rsid w:val="00CF646C"/>
    <w:rsid w:val="00CF6960"/>
    <w:rsid w:val="00D24D79"/>
    <w:rsid w:val="00D43F97"/>
    <w:rsid w:val="00D60EA9"/>
    <w:rsid w:val="00D65FE8"/>
    <w:rsid w:val="00D7249F"/>
    <w:rsid w:val="00D83582"/>
    <w:rsid w:val="00D93940"/>
    <w:rsid w:val="00DE07E8"/>
    <w:rsid w:val="00E03046"/>
    <w:rsid w:val="00EB4103"/>
    <w:rsid w:val="00EB594C"/>
    <w:rsid w:val="00EC0D06"/>
    <w:rsid w:val="00ED154B"/>
    <w:rsid w:val="00EE3958"/>
    <w:rsid w:val="00EF4122"/>
    <w:rsid w:val="00F00778"/>
    <w:rsid w:val="00F347E7"/>
    <w:rsid w:val="00F55EF2"/>
    <w:rsid w:val="00F9444F"/>
    <w:rsid w:val="00F9499F"/>
    <w:rsid w:val="00FC0980"/>
    <w:rsid w:val="00FF089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FC3D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04416"/>
    <w:pPr>
      <w:spacing w:line="480" w:lineRule="auto"/>
      <w:jc w:val="both"/>
    </w:pPr>
    <w:rPr>
      <w:rFonts w:ascii="Arial" w:eastAsia="Times New Roman" w:hAnsi="Arial" w:cs="Arial"/>
      <w:lang w:val="en-US"/>
    </w:rPr>
  </w:style>
  <w:style w:type="paragraph" w:styleId="berschrift1">
    <w:name w:val="heading 1"/>
    <w:aliases w:val="Diabetis Überschrift 1"/>
    <w:basedOn w:val="Standard"/>
    <w:next w:val="Standard"/>
    <w:link w:val="berschrift1Zchn"/>
    <w:uiPriority w:val="9"/>
    <w:qFormat/>
    <w:rsid w:val="00B65B6F"/>
    <w:pPr>
      <w:keepNext/>
      <w:keepLines/>
      <w:spacing w:before="120" w:after="120"/>
      <w:outlineLvl w:val="0"/>
    </w:pPr>
    <w:rPr>
      <w:rFonts w:ascii="Times New Roman" w:eastAsiaTheme="majorEastAsia" w:hAnsi="Times New Roman" w:cstheme="majorBidi"/>
      <w:b/>
      <w:bCs/>
      <w:szCs w:val="28"/>
      <w:lang w:val="de-DE"/>
    </w:rPr>
  </w:style>
  <w:style w:type="paragraph" w:styleId="berschrift2">
    <w:name w:val="heading 2"/>
    <w:basedOn w:val="Untertitel"/>
    <w:next w:val="Standard"/>
    <w:link w:val="berschrift2Zchn"/>
    <w:uiPriority w:val="9"/>
    <w:unhideWhenUsed/>
    <w:qFormat/>
    <w:rsid w:val="004238A0"/>
    <w:pPr>
      <w:outlineLvl w:val="1"/>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D60EA9"/>
    <w:rPr>
      <w:rFonts w:eastAsiaTheme="minorHAns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4B62FE"/>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4B62FE"/>
    <w:rPr>
      <w:rFonts w:ascii="Lucida Grande" w:eastAsia="Times New Roman" w:hAnsi="Lucida Grande" w:cs="Lucida Grande"/>
      <w:sz w:val="18"/>
      <w:szCs w:val="18"/>
    </w:rPr>
  </w:style>
  <w:style w:type="character" w:styleId="Kommentarzeichen">
    <w:name w:val="annotation reference"/>
    <w:basedOn w:val="Absatz-Standardschriftart"/>
    <w:uiPriority w:val="99"/>
    <w:semiHidden/>
    <w:unhideWhenUsed/>
    <w:rsid w:val="003A2710"/>
    <w:rPr>
      <w:sz w:val="18"/>
      <w:szCs w:val="18"/>
    </w:rPr>
  </w:style>
  <w:style w:type="paragraph" w:styleId="Kommentartext">
    <w:name w:val="annotation text"/>
    <w:basedOn w:val="Standard"/>
    <w:link w:val="KommentartextZchn"/>
    <w:uiPriority w:val="99"/>
    <w:unhideWhenUsed/>
    <w:rsid w:val="003A2710"/>
  </w:style>
  <w:style w:type="character" w:customStyle="1" w:styleId="KommentartextZchn">
    <w:name w:val="Kommentartext Zchn"/>
    <w:basedOn w:val="Absatz-Standardschriftart"/>
    <w:link w:val="Kommentartext"/>
    <w:uiPriority w:val="99"/>
    <w:rsid w:val="003A2710"/>
    <w:rPr>
      <w:rFonts w:ascii="Times New Roman" w:eastAsia="Times New Roman" w:hAnsi="Times New Roman" w:cs="Times New Roman"/>
    </w:rPr>
  </w:style>
  <w:style w:type="paragraph" w:styleId="Kommentarthema">
    <w:name w:val="annotation subject"/>
    <w:basedOn w:val="Kommentartext"/>
    <w:next w:val="Kommentartext"/>
    <w:link w:val="KommentarthemaZchn"/>
    <w:uiPriority w:val="99"/>
    <w:semiHidden/>
    <w:unhideWhenUsed/>
    <w:rsid w:val="003A2710"/>
    <w:rPr>
      <w:b/>
      <w:bCs/>
      <w:sz w:val="20"/>
      <w:szCs w:val="20"/>
    </w:rPr>
  </w:style>
  <w:style w:type="character" w:customStyle="1" w:styleId="KommentarthemaZchn">
    <w:name w:val="Kommentarthema Zchn"/>
    <w:basedOn w:val="KommentartextZchn"/>
    <w:link w:val="Kommentarthema"/>
    <w:uiPriority w:val="99"/>
    <w:semiHidden/>
    <w:rsid w:val="003A2710"/>
    <w:rPr>
      <w:rFonts w:ascii="Times New Roman" w:eastAsia="Times New Roman" w:hAnsi="Times New Roman" w:cs="Times New Roman"/>
      <w:b/>
      <w:bCs/>
      <w:sz w:val="20"/>
      <w:szCs w:val="20"/>
    </w:rPr>
  </w:style>
  <w:style w:type="paragraph" w:customStyle="1" w:styleId="EndNoteBibliography">
    <w:name w:val="EndNote Bibliography"/>
    <w:basedOn w:val="Standard"/>
    <w:rsid w:val="00394672"/>
    <w:pPr>
      <w:spacing w:line="240" w:lineRule="auto"/>
    </w:pPr>
    <w:rPr>
      <w:sz w:val="20"/>
    </w:rPr>
  </w:style>
  <w:style w:type="character" w:styleId="Fett">
    <w:name w:val="Strong"/>
    <w:uiPriority w:val="22"/>
    <w:qFormat/>
    <w:rsid w:val="00394672"/>
    <w:rPr>
      <w:b/>
      <w:bCs/>
    </w:rPr>
  </w:style>
  <w:style w:type="paragraph" w:customStyle="1" w:styleId="EndNoteBibliographyTitle">
    <w:name w:val="EndNote Bibliography Title"/>
    <w:basedOn w:val="Standard"/>
    <w:rsid w:val="00C019A4"/>
    <w:pPr>
      <w:jc w:val="center"/>
    </w:pPr>
    <w:rPr>
      <w:sz w:val="20"/>
    </w:rPr>
  </w:style>
  <w:style w:type="paragraph" w:styleId="Kopfzeile">
    <w:name w:val="header"/>
    <w:basedOn w:val="Standard"/>
    <w:link w:val="KopfzeileZchn"/>
    <w:uiPriority w:val="99"/>
    <w:unhideWhenUsed/>
    <w:rsid w:val="00024125"/>
    <w:pPr>
      <w:tabs>
        <w:tab w:val="center" w:pos="4536"/>
        <w:tab w:val="right" w:pos="9072"/>
      </w:tabs>
    </w:pPr>
  </w:style>
  <w:style w:type="character" w:customStyle="1" w:styleId="KopfzeileZchn">
    <w:name w:val="Kopfzeile Zchn"/>
    <w:basedOn w:val="Absatz-Standardschriftart"/>
    <w:link w:val="Kopfzeile"/>
    <w:uiPriority w:val="99"/>
    <w:rsid w:val="00024125"/>
    <w:rPr>
      <w:rFonts w:ascii="Times New Roman" w:eastAsia="Times New Roman" w:hAnsi="Times New Roman" w:cs="Times New Roman"/>
    </w:rPr>
  </w:style>
  <w:style w:type="paragraph" w:styleId="Fuzeile">
    <w:name w:val="footer"/>
    <w:basedOn w:val="Standard"/>
    <w:link w:val="FuzeileZchn"/>
    <w:uiPriority w:val="99"/>
    <w:unhideWhenUsed/>
    <w:rsid w:val="00024125"/>
    <w:pPr>
      <w:tabs>
        <w:tab w:val="center" w:pos="4536"/>
        <w:tab w:val="right" w:pos="9072"/>
      </w:tabs>
    </w:pPr>
  </w:style>
  <w:style w:type="character" w:customStyle="1" w:styleId="FuzeileZchn">
    <w:name w:val="Fußzeile Zchn"/>
    <w:basedOn w:val="Absatz-Standardschriftart"/>
    <w:link w:val="Fuzeile"/>
    <w:uiPriority w:val="99"/>
    <w:rsid w:val="00024125"/>
    <w:rPr>
      <w:rFonts w:ascii="Times New Roman" w:eastAsia="Times New Roman" w:hAnsi="Times New Roman" w:cs="Times New Roman"/>
    </w:rPr>
  </w:style>
  <w:style w:type="paragraph" w:styleId="Textkrper">
    <w:name w:val="Body Text"/>
    <w:basedOn w:val="Standard"/>
    <w:link w:val="TextkrperZchn"/>
    <w:rsid w:val="00604416"/>
    <w:rPr>
      <w:rFonts w:eastAsia="MS Mincho"/>
      <w:color w:val="3366FF"/>
      <w:sz w:val="22"/>
      <w:szCs w:val="22"/>
      <w:lang w:val="en-GB"/>
    </w:rPr>
  </w:style>
  <w:style w:type="character" w:customStyle="1" w:styleId="TextkrperZchn">
    <w:name w:val="Textkörper Zchn"/>
    <w:basedOn w:val="Absatz-Standardschriftart"/>
    <w:link w:val="Textkrper"/>
    <w:rsid w:val="00604416"/>
    <w:rPr>
      <w:rFonts w:ascii="Arial" w:eastAsia="MS Mincho" w:hAnsi="Arial" w:cs="Arial"/>
      <w:color w:val="3366FF"/>
      <w:sz w:val="22"/>
      <w:szCs w:val="22"/>
      <w:lang w:val="en-GB"/>
    </w:rPr>
  </w:style>
  <w:style w:type="character" w:styleId="Hyperlink">
    <w:name w:val="Hyperlink"/>
    <w:rsid w:val="00604416"/>
    <w:rPr>
      <w:color w:val="0000FF"/>
      <w:u w:val="single"/>
    </w:rPr>
  </w:style>
  <w:style w:type="paragraph" w:customStyle="1" w:styleId="Default">
    <w:name w:val="Default"/>
    <w:rsid w:val="00604416"/>
    <w:pPr>
      <w:tabs>
        <w:tab w:val="left" w:pos="709"/>
      </w:tabs>
      <w:suppressAutoHyphens/>
      <w:spacing w:after="200" w:line="276" w:lineRule="auto"/>
    </w:pPr>
    <w:rPr>
      <w:rFonts w:ascii="Times New Roman" w:eastAsia="Times New Roman" w:hAnsi="Times New Roman" w:cs="Times New Roman"/>
    </w:rPr>
  </w:style>
  <w:style w:type="paragraph" w:styleId="Untertitel">
    <w:name w:val="Subtitle"/>
    <w:aliases w:val="Dia Untertitel"/>
    <w:basedOn w:val="Standard"/>
    <w:next w:val="Standard"/>
    <w:link w:val="UntertitelZchn"/>
    <w:qFormat/>
    <w:rsid w:val="00604416"/>
    <w:rPr>
      <w:b/>
    </w:rPr>
  </w:style>
  <w:style w:type="character" w:customStyle="1" w:styleId="UntertitelZchn">
    <w:name w:val="Untertitel Zchn"/>
    <w:aliases w:val="Dia Untertitel Zchn"/>
    <w:basedOn w:val="Absatz-Standardschriftart"/>
    <w:link w:val="Untertitel"/>
    <w:rsid w:val="00604416"/>
    <w:rPr>
      <w:rFonts w:ascii="Arial" w:eastAsia="Times New Roman" w:hAnsi="Arial" w:cs="Arial"/>
      <w:b/>
      <w:lang w:val="en-US"/>
    </w:rPr>
  </w:style>
  <w:style w:type="character" w:customStyle="1" w:styleId="berschrift1Zchn">
    <w:name w:val="Überschrift 1 Zchn"/>
    <w:aliases w:val="Diabetis Überschrift 1 Zchn"/>
    <w:basedOn w:val="Absatz-Standardschriftart"/>
    <w:link w:val="berschrift1"/>
    <w:uiPriority w:val="9"/>
    <w:rsid w:val="00B65B6F"/>
    <w:rPr>
      <w:rFonts w:ascii="Times New Roman" w:eastAsiaTheme="majorEastAsia" w:hAnsi="Times New Roman" w:cstheme="majorBidi"/>
      <w:b/>
      <w:bCs/>
      <w:szCs w:val="28"/>
    </w:rPr>
  </w:style>
  <w:style w:type="character" w:customStyle="1" w:styleId="berschrift2Zchn">
    <w:name w:val="Überschrift 2 Zchn"/>
    <w:basedOn w:val="Absatz-Standardschriftart"/>
    <w:link w:val="berschrift2"/>
    <w:uiPriority w:val="9"/>
    <w:rsid w:val="004238A0"/>
    <w:rPr>
      <w:rFonts w:ascii="Arial" w:eastAsia="Times New Roman" w:hAnsi="Arial" w:cs="Arial"/>
      <w:b/>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04416"/>
    <w:pPr>
      <w:spacing w:line="480" w:lineRule="auto"/>
      <w:jc w:val="both"/>
    </w:pPr>
    <w:rPr>
      <w:rFonts w:ascii="Arial" w:eastAsia="Times New Roman" w:hAnsi="Arial" w:cs="Arial"/>
      <w:lang w:val="en-US"/>
    </w:rPr>
  </w:style>
  <w:style w:type="paragraph" w:styleId="berschrift1">
    <w:name w:val="heading 1"/>
    <w:aliases w:val="Diabetis Überschrift 1"/>
    <w:basedOn w:val="Standard"/>
    <w:next w:val="Standard"/>
    <w:link w:val="berschrift1Zchn"/>
    <w:uiPriority w:val="9"/>
    <w:qFormat/>
    <w:rsid w:val="00B65B6F"/>
    <w:pPr>
      <w:keepNext/>
      <w:keepLines/>
      <w:spacing w:before="120" w:after="120"/>
      <w:outlineLvl w:val="0"/>
    </w:pPr>
    <w:rPr>
      <w:rFonts w:ascii="Times New Roman" w:eastAsiaTheme="majorEastAsia" w:hAnsi="Times New Roman" w:cstheme="majorBidi"/>
      <w:b/>
      <w:bCs/>
      <w:szCs w:val="28"/>
      <w:lang w:val="de-DE"/>
    </w:rPr>
  </w:style>
  <w:style w:type="paragraph" w:styleId="berschrift2">
    <w:name w:val="heading 2"/>
    <w:basedOn w:val="Untertitel"/>
    <w:next w:val="Standard"/>
    <w:link w:val="berschrift2Zchn"/>
    <w:uiPriority w:val="9"/>
    <w:unhideWhenUsed/>
    <w:qFormat/>
    <w:rsid w:val="004238A0"/>
    <w:pPr>
      <w:outlineLvl w:val="1"/>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D60EA9"/>
    <w:rPr>
      <w:rFonts w:eastAsiaTheme="minorHAns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4B62FE"/>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4B62FE"/>
    <w:rPr>
      <w:rFonts w:ascii="Lucida Grande" w:eastAsia="Times New Roman" w:hAnsi="Lucida Grande" w:cs="Lucida Grande"/>
      <w:sz w:val="18"/>
      <w:szCs w:val="18"/>
    </w:rPr>
  </w:style>
  <w:style w:type="character" w:styleId="Kommentarzeichen">
    <w:name w:val="annotation reference"/>
    <w:basedOn w:val="Absatz-Standardschriftart"/>
    <w:uiPriority w:val="99"/>
    <w:semiHidden/>
    <w:unhideWhenUsed/>
    <w:rsid w:val="003A2710"/>
    <w:rPr>
      <w:sz w:val="18"/>
      <w:szCs w:val="18"/>
    </w:rPr>
  </w:style>
  <w:style w:type="paragraph" w:styleId="Kommentartext">
    <w:name w:val="annotation text"/>
    <w:basedOn w:val="Standard"/>
    <w:link w:val="KommentartextZchn"/>
    <w:uiPriority w:val="99"/>
    <w:unhideWhenUsed/>
    <w:rsid w:val="003A2710"/>
  </w:style>
  <w:style w:type="character" w:customStyle="1" w:styleId="KommentartextZchn">
    <w:name w:val="Kommentartext Zchn"/>
    <w:basedOn w:val="Absatz-Standardschriftart"/>
    <w:link w:val="Kommentartext"/>
    <w:uiPriority w:val="99"/>
    <w:rsid w:val="003A2710"/>
    <w:rPr>
      <w:rFonts w:ascii="Times New Roman" w:eastAsia="Times New Roman" w:hAnsi="Times New Roman" w:cs="Times New Roman"/>
    </w:rPr>
  </w:style>
  <w:style w:type="paragraph" w:styleId="Kommentarthema">
    <w:name w:val="annotation subject"/>
    <w:basedOn w:val="Kommentartext"/>
    <w:next w:val="Kommentartext"/>
    <w:link w:val="KommentarthemaZchn"/>
    <w:uiPriority w:val="99"/>
    <w:semiHidden/>
    <w:unhideWhenUsed/>
    <w:rsid w:val="003A2710"/>
    <w:rPr>
      <w:b/>
      <w:bCs/>
      <w:sz w:val="20"/>
      <w:szCs w:val="20"/>
    </w:rPr>
  </w:style>
  <w:style w:type="character" w:customStyle="1" w:styleId="KommentarthemaZchn">
    <w:name w:val="Kommentarthema Zchn"/>
    <w:basedOn w:val="KommentartextZchn"/>
    <w:link w:val="Kommentarthema"/>
    <w:uiPriority w:val="99"/>
    <w:semiHidden/>
    <w:rsid w:val="003A2710"/>
    <w:rPr>
      <w:rFonts w:ascii="Times New Roman" w:eastAsia="Times New Roman" w:hAnsi="Times New Roman" w:cs="Times New Roman"/>
      <w:b/>
      <w:bCs/>
      <w:sz w:val="20"/>
      <w:szCs w:val="20"/>
    </w:rPr>
  </w:style>
  <w:style w:type="paragraph" w:customStyle="1" w:styleId="EndNoteBibliography">
    <w:name w:val="EndNote Bibliography"/>
    <w:basedOn w:val="Standard"/>
    <w:rsid w:val="00394672"/>
    <w:pPr>
      <w:spacing w:line="240" w:lineRule="auto"/>
    </w:pPr>
    <w:rPr>
      <w:sz w:val="20"/>
    </w:rPr>
  </w:style>
  <w:style w:type="character" w:styleId="Fett">
    <w:name w:val="Strong"/>
    <w:uiPriority w:val="22"/>
    <w:qFormat/>
    <w:rsid w:val="00394672"/>
    <w:rPr>
      <w:b/>
      <w:bCs/>
    </w:rPr>
  </w:style>
  <w:style w:type="paragraph" w:customStyle="1" w:styleId="EndNoteBibliographyTitle">
    <w:name w:val="EndNote Bibliography Title"/>
    <w:basedOn w:val="Standard"/>
    <w:rsid w:val="00C019A4"/>
    <w:pPr>
      <w:jc w:val="center"/>
    </w:pPr>
    <w:rPr>
      <w:sz w:val="20"/>
    </w:rPr>
  </w:style>
  <w:style w:type="paragraph" w:styleId="Kopfzeile">
    <w:name w:val="header"/>
    <w:basedOn w:val="Standard"/>
    <w:link w:val="KopfzeileZchn"/>
    <w:uiPriority w:val="99"/>
    <w:unhideWhenUsed/>
    <w:rsid w:val="00024125"/>
    <w:pPr>
      <w:tabs>
        <w:tab w:val="center" w:pos="4536"/>
        <w:tab w:val="right" w:pos="9072"/>
      </w:tabs>
    </w:pPr>
  </w:style>
  <w:style w:type="character" w:customStyle="1" w:styleId="KopfzeileZchn">
    <w:name w:val="Kopfzeile Zchn"/>
    <w:basedOn w:val="Absatz-Standardschriftart"/>
    <w:link w:val="Kopfzeile"/>
    <w:uiPriority w:val="99"/>
    <w:rsid w:val="00024125"/>
    <w:rPr>
      <w:rFonts w:ascii="Times New Roman" w:eastAsia="Times New Roman" w:hAnsi="Times New Roman" w:cs="Times New Roman"/>
    </w:rPr>
  </w:style>
  <w:style w:type="paragraph" w:styleId="Fuzeile">
    <w:name w:val="footer"/>
    <w:basedOn w:val="Standard"/>
    <w:link w:val="FuzeileZchn"/>
    <w:uiPriority w:val="99"/>
    <w:unhideWhenUsed/>
    <w:rsid w:val="00024125"/>
    <w:pPr>
      <w:tabs>
        <w:tab w:val="center" w:pos="4536"/>
        <w:tab w:val="right" w:pos="9072"/>
      </w:tabs>
    </w:pPr>
  </w:style>
  <w:style w:type="character" w:customStyle="1" w:styleId="FuzeileZchn">
    <w:name w:val="Fußzeile Zchn"/>
    <w:basedOn w:val="Absatz-Standardschriftart"/>
    <w:link w:val="Fuzeile"/>
    <w:uiPriority w:val="99"/>
    <w:rsid w:val="00024125"/>
    <w:rPr>
      <w:rFonts w:ascii="Times New Roman" w:eastAsia="Times New Roman" w:hAnsi="Times New Roman" w:cs="Times New Roman"/>
    </w:rPr>
  </w:style>
  <w:style w:type="paragraph" w:styleId="Textkrper">
    <w:name w:val="Body Text"/>
    <w:basedOn w:val="Standard"/>
    <w:link w:val="TextkrperZchn"/>
    <w:rsid w:val="00604416"/>
    <w:rPr>
      <w:rFonts w:eastAsia="MS Mincho"/>
      <w:color w:val="3366FF"/>
      <w:sz w:val="22"/>
      <w:szCs w:val="22"/>
      <w:lang w:val="en-GB"/>
    </w:rPr>
  </w:style>
  <w:style w:type="character" w:customStyle="1" w:styleId="TextkrperZchn">
    <w:name w:val="Textkörper Zchn"/>
    <w:basedOn w:val="Absatz-Standardschriftart"/>
    <w:link w:val="Textkrper"/>
    <w:rsid w:val="00604416"/>
    <w:rPr>
      <w:rFonts w:ascii="Arial" w:eastAsia="MS Mincho" w:hAnsi="Arial" w:cs="Arial"/>
      <w:color w:val="3366FF"/>
      <w:sz w:val="22"/>
      <w:szCs w:val="22"/>
      <w:lang w:val="en-GB"/>
    </w:rPr>
  </w:style>
  <w:style w:type="character" w:styleId="Hyperlink">
    <w:name w:val="Hyperlink"/>
    <w:rsid w:val="00604416"/>
    <w:rPr>
      <w:color w:val="0000FF"/>
      <w:u w:val="single"/>
    </w:rPr>
  </w:style>
  <w:style w:type="paragraph" w:customStyle="1" w:styleId="Default">
    <w:name w:val="Default"/>
    <w:rsid w:val="00604416"/>
    <w:pPr>
      <w:tabs>
        <w:tab w:val="left" w:pos="709"/>
      </w:tabs>
      <w:suppressAutoHyphens/>
      <w:spacing w:after="200" w:line="276" w:lineRule="auto"/>
    </w:pPr>
    <w:rPr>
      <w:rFonts w:ascii="Times New Roman" w:eastAsia="Times New Roman" w:hAnsi="Times New Roman" w:cs="Times New Roman"/>
    </w:rPr>
  </w:style>
  <w:style w:type="paragraph" w:styleId="Untertitel">
    <w:name w:val="Subtitle"/>
    <w:aliases w:val="Dia Untertitel"/>
    <w:basedOn w:val="Standard"/>
    <w:next w:val="Standard"/>
    <w:link w:val="UntertitelZchn"/>
    <w:qFormat/>
    <w:rsid w:val="00604416"/>
    <w:rPr>
      <w:b/>
    </w:rPr>
  </w:style>
  <w:style w:type="character" w:customStyle="1" w:styleId="UntertitelZchn">
    <w:name w:val="Untertitel Zchn"/>
    <w:aliases w:val="Dia Untertitel Zchn"/>
    <w:basedOn w:val="Absatz-Standardschriftart"/>
    <w:link w:val="Untertitel"/>
    <w:rsid w:val="00604416"/>
    <w:rPr>
      <w:rFonts w:ascii="Arial" w:eastAsia="Times New Roman" w:hAnsi="Arial" w:cs="Arial"/>
      <w:b/>
      <w:lang w:val="en-US"/>
    </w:rPr>
  </w:style>
  <w:style w:type="character" w:customStyle="1" w:styleId="berschrift1Zchn">
    <w:name w:val="Überschrift 1 Zchn"/>
    <w:aliases w:val="Diabetis Überschrift 1 Zchn"/>
    <w:basedOn w:val="Absatz-Standardschriftart"/>
    <w:link w:val="berschrift1"/>
    <w:uiPriority w:val="9"/>
    <w:rsid w:val="00B65B6F"/>
    <w:rPr>
      <w:rFonts w:ascii="Times New Roman" w:eastAsiaTheme="majorEastAsia" w:hAnsi="Times New Roman" w:cstheme="majorBidi"/>
      <w:b/>
      <w:bCs/>
      <w:szCs w:val="28"/>
    </w:rPr>
  </w:style>
  <w:style w:type="character" w:customStyle="1" w:styleId="berschrift2Zchn">
    <w:name w:val="Überschrift 2 Zchn"/>
    <w:basedOn w:val="Absatz-Standardschriftart"/>
    <w:link w:val="berschrift2"/>
    <w:uiPriority w:val="9"/>
    <w:rsid w:val="004238A0"/>
    <w:rPr>
      <w:rFonts w:ascii="Arial" w:eastAsia="Times New Roman" w:hAnsi="Arial" w:cs="Arial"/>
      <w:b/>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 = '1.0' encoding = 'UTF-8' standalone = 'yes'?>
<Relationships xmlns="http://schemas.openxmlformats.org/package/2006/relationships">
   <Relationship Id="rId1" Type="http://schemas.openxmlformats.org/officeDocument/2006/relationships/styles" Target="styles.xml"/>
   <Relationship Id="rId10" Type="http://schemas.openxmlformats.org/officeDocument/2006/relationships/image" Target="media/image4.jpeg"/>
   <Relationship Id="rId11" Type="http://schemas.openxmlformats.org/officeDocument/2006/relationships/image" Target="media/image5.jpeg"/>
   <Relationship Id="rId12" Type="http://schemas.openxmlformats.org/officeDocument/2006/relationships/image" Target="media/image6.jpeg"/>
   <Relationship Id="rId13" Type="http://schemas.openxmlformats.org/officeDocument/2006/relationships/fontTable" Target="fontTable.xml"/>
   <Relationship Id="rId14" Type="http://schemas.openxmlformats.org/officeDocument/2006/relationships/theme" Target="theme/theme1.xml"/>
   <Relationship Id="rId2" Type="http://schemas.microsoft.com/office/2007/relationships/stylesWithEffects" Target="stylesWithEffects.xml"/>
   <Relationship Id="rId3" Type="http://schemas.openxmlformats.org/officeDocument/2006/relationships/settings" Target="settings.xml"/>
   <Relationship Id="rId4" Type="http://schemas.openxmlformats.org/officeDocument/2006/relationships/webSettings" Target="webSettings.xml"/>
   <Relationship Id="rId5" Type="http://schemas.openxmlformats.org/officeDocument/2006/relationships/footnotes" Target="footnotes.xml"/>
   <Relationship Id="rId6" Type="http://schemas.openxmlformats.org/officeDocument/2006/relationships/endnotes" Target="endnotes.xml"/>
   <Relationship Id="rId7" Type="http://schemas.openxmlformats.org/officeDocument/2006/relationships/image" Target="media/image1.jpeg"/>
   <Relationship Id="rId8" Type="http://schemas.openxmlformats.org/officeDocument/2006/relationships/image" Target="media/image2.jpeg"/>
   <Relationship Id="rId9" Type="http://schemas.openxmlformats.org/officeDocument/2006/relationships/image" Target="media/image3.tiff"/>
</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
  <TotalTime>0</TotalTime>
  <Pages>16</Pages>
  <Words>3307</Words>
  <Characters>20841</Characters>
  <Application>Microsoft Office Word</Application>
  <DocSecurity>0</DocSecurity>
  <Lines>173</Lines>
  <Paragraphs>4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4100</CharactersWithSpaces>
  <SharedDoc>false</SharedDoc>
  <HyperlinksChanged>false</HyperlinksChanged>
  <AppVersion>14.0000</AppVersion>
  <Manager/>
  <HyperlinkBase/>
</Properties>
</file>

<file path=docProps/core.xml><?xml version="1.0" encoding="utf-8"?>
<cp:coreProperties xmlns:cp="http://schemas.openxmlformats.org/package/2006/metadata/core-properties" xmlns:dc="http://purl.org/dc/elements/1.1/" xmlns:dcterms="http://purl.org/dc/terms/" xmlns:xsi="http://www.w3.org/2001/XMLSchema-instance">
  <cp:lastPrinted>2017-04-05T13:38:00Z</cp:lastPrinted>
</cp:coreProperties>
</file>